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01F05" w:rsidRDefault="002D4B68" w:rsidP="00672531">
      <w:pPr>
        <w:pStyle w:val="Title-sign"/>
        <w:rPr>
          <w:lang w:val="sk-SK"/>
        </w:rPr>
      </w:pPr>
      <w:r w:rsidRPr="00001F05">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686062" r:id="rId9"/>
        </w:object>
      </w:r>
    </w:p>
    <w:p w:rsidR="00802716" w:rsidRPr="00001F05" w:rsidRDefault="00802716" w:rsidP="00802716">
      <w:pPr>
        <w:pStyle w:val="Title-dept"/>
        <w:rPr>
          <w:lang w:val="sk-SK"/>
        </w:rPr>
      </w:pPr>
      <w:r w:rsidRPr="00001F05">
        <w:rPr>
          <w:lang w:val="sk-SK"/>
        </w:rPr>
        <w:t>ÚSTAV BIOMEDICÍNSKÉHO INŽENÝRSTVÍ</w:t>
      </w:r>
    </w:p>
    <w:p w:rsidR="00802716" w:rsidRPr="00001F05" w:rsidRDefault="00802716" w:rsidP="00802716">
      <w:pPr>
        <w:pStyle w:val="Title-pojed"/>
        <w:spacing w:before="2400" w:after="960"/>
        <w:rPr>
          <w:i w:val="0"/>
          <w:sz w:val="40"/>
          <w:szCs w:val="40"/>
          <w:shd w:val="clear" w:color="auto" w:fill="FFFFFF"/>
          <w:lang w:val="sk-SK"/>
        </w:rPr>
      </w:pPr>
      <w:r w:rsidRPr="00001F05">
        <w:rPr>
          <w:i w:val="0"/>
          <w:sz w:val="40"/>
          <w:szCs w:val="40"/>
          <w:shd w:val="clear" w:color="auto" w:fill="FFFFFF"/>
          <w:lang w:val="sk-SK"/>
        </w:rPr>
        <w:t>Stanovení parametrů pro výpočet srdečního výdeje z dat celotělové bioimpedance</w:t>
      </w:r>
    </w:p>
    <w:p w:rsidR="00802716" w:rsidRPr="00001F05" w:rsidRDefault="00791D4B" w:rsidP="00802716">
      <w:pPr>
        <w:pStyle w:val="Title-pojed"/>
        <w:spacing w:after="2000"/>
        <w:rPr>
          <w:lang w:val="sk-SK"/>
        </w:rPr>
      </w:pPr>
      <w:r w:rsidRPr="00001F05">
        <w:rPr>
          <w:lang w:val="sk-SK"/>
        </w:rPr>
        <w:t>D</w:t>
      </w:r>
      <w:r w:rsidR="00802716" w:rsidRPr="00001F05">
        <w:rPr>
          <w:lang w:val="sk-SK"/>
        </w:rPr>
        <w:t>isertační práci</w:t>
      </w:r>
    </w:p>
    <w:p w:rsidR="00802716" w:rsidRPr="00001F05" w:rsidRDefault="00802716" w:rsidP="00802716">
      <w:pPr>
        <w:pStyle w:val="Title-autor"/>
        <w:spacing w:after="240"/>
        <w:ind w:left="2268" w:hanging="2268"/>
        <w:jc w:val="left"/>
        <w:rPr>
          <w:sz w:val="36"/>
          <w:szCs w:val="36"/>
          <w:lang w:val="sk-SK"/>
        </w:rPr>
      </w:pPr>
      <w:r w:rsidRPr="00001F05">
        <w:rPr>
          <w:sz w:val="36"/>
          <w:szCs w:val="36"/>
          <w:lang w:val="sk-SK"/>
        </w:rPr>
        <w:t>Doktorand:</w:t>
      </w:r>
      <w:r w:rsidRPr="00001F05">
        <w:rPr>
          <w:sz w:val="36"/>
          <w:szCs w:val="36"/>
          <w:lang w:val="sk-SK"/>
        </w:rPr>
        <w:tab/>
        <w:t>Mgr. Peter Langer</w:t>
      </w:r>
    </w:p>
    <w:p w:rsidR="00802716" w:rsidRPr="00001F05" w:rsidRDefault="00802716" w:rsidP="00802716">
      <w:pPr>
        <w:pStyle w:val="Title-autor"/>
        <w:spacing w:after="2040"/>
        <w:ind w:left="2268" w:hanging="2268"/>
        <w:jc w:val="left"/>
        <w:rPr>
          <w:sz w:val="36"/>
          <w:szCs w:val="36"/>
          <w:lang w:val="sk-SK"/>
        </w:rPr>
      </w:pPr>
      <w:r w:rsidRPr="00001F05">
        <w:rPr>
          <w:sz w:val="36"/>
          <w:szCs w:val="36"/>
          <w:lang w:val="sk-SK"/>
        </w:rPr>
        <w:t>Školitel:</w:t>
      </w:r>
      <w:r w:rsidRPr="00001F05">
        <w:rPr>
          <w:sz w:val="36"/>
          <w:szCs w:val="36"/>
          <w:lang w:val="sk-SK"/>
        </w:rPr>
        <w:tab/>
        <w:t>Ing. Pavel Jurák, CSc.</w:t>
      </w:r>
    </w:p>
    <w:p w:rsidR="00802716" w:rsidRPr="00001F05" w:rsidRDefault="00321B66" w:rsidP="00802716">
      <w:pPr>
        <w:pStyle w:val="Title-autor"/>
        <w:spacing w:after="0"/>
        <w:ind w:left="2268" w:hanging="2268"/>
        <w:rPr>
          <w:sz w:val="32"/>
          <w:szCs w:val="32"/>
          <w:lang w:val="sk-SK"/>
        </w:rPr>
      </w:pPr>
      <w:r w:rsidRPr="00001F05">
        <w:rPr>
          <w:sz w:val="32"/>
          <w:szCs w:val="32"/>
          <w:lang w:val="sk-SK"/>
        </w:rPr>
        <w:t>Brno, duben 2018</w:t>
      </w:r>
    </w:p>
    <w:p w:rsidR="00652EF2" w:rsidRPr="00001F05" w:rsidRDefault="00652EF2" w:rsidP="007A2A0E">
      <w:pPr>
        <w:pStyle w:val="Hlavikaobsahu"/>
        <w:jc w:val="left"/>
        <w:rPr>
          <w:lang w:val="sk-SK"/>
        </w:rPr>
        <w:sectPr w:rsidR="00652EF2" w:rsidRPr="00001F05"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001F05" w:rsidRDefault="007054F9" w:rsidP="007054F9">
      <w:pPr>
        <w:rPr>
          <w:rFonts w:ascii="Arial" w:hAnsi="Arial" w:cs="Arial"/>
          <w:b/>
          <w:sz w:val="36"/>
          <w:szCs w:val="36"/>
          <w:lang w:val="sk-SK"/>
        </w:rPr>
      </w:pPr>
      <w:bookmarkStart w:id="0" w:name="_Toc386404197"/>
      <w:r w:rsidRPr="00001F05">
        <w:rPr>
          <w:rFonts w:ascii="Arial" w:hAnsi="Arial" w:cs="Arial"/>
          <w:b/>
          <w:sz w:val="36"/>
          <w:szCs w:val="36"/>
          <w:lang w:val="sk-SK"/>
        </w:rPr>
        <w:lastRenderedPageBreak/>
        <w:t>Obsah</w:t>
      </w:r>
    </w:p>
    <w:p w:rsidR="009C22EE" w:rsidRPr="00001F05" w:rsidRDefault="00C70A47">
      <w:pPr>
        <w:pStyle w:val="Obsah1"/>
        <w:rPr>
          <w:rFonts w:asciiTheme="minorHAnsi" w:eastAsiaTheme="minorEastAsia" w:hAnsiTheme="minorHAnsi" w:cstheme="minorBidi"/>
          <w:b w:val="0"/>
          <w:bCs w:val="0"/>
          <w:sz w:val="22"/>
          <w:szCs w:val="22"/>
          <w:lang w:val="sk-SK"/>
        </w:rPr>
      </w:pPr>
      <w:r w:rsidRPr="00001F05">
        <w:rPr>
          <w:lang w:val="sk-SK"/>
        </w:rPr>
        <w:fldChar w:fldCharType="begin"/>
      </w:r>
      <w:r w:rsidR="007A2A0E" w:rsidRPr="00001F05">
        <w:rPr>
          <w:lang w:val="sk-SK"/>
        </w:rPr>
        <w:instrText xml:space="preserve"> TOC \o "1-3" \h \z \u </w:instrText>
      </w:r>
      <w:r w:rsidRPr="00001F05">
        <w:rPr>
          <w:lang w:val="sk-SK"/>
        </w:rPr>
        <w:fldChar w:fldCharType="separate"/>
      </w:r>
      <w:hyperlink w:anchor="_Toc507854636" w:history="1">
        <w:r w:rsidR="009C22EE" w:rsidRPr="00001F05">
          <w:rPr>
            <w:rStyle w:val="Hypertextovprepojenie"/>
            <w:lang w:val="sk-SK"/>
          </w:rPr>
          <w:t>Úvod</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36 \h </w:instrText>
        </w:r>
        <w:r w:rsidR="009C22EE" w:rsidRPr="00001F05">
          <w:rPr>
            <w:webHidden/>
            <w:lang w:val="sk-SK"/>
          </w:rPr>
        </w:r>
        <w:r w:rsidR="009C22EE" w:rsidRPr="00001F05">
          <w:rPr>
            <w:webHidden/>
            <w:lang w:val="sk-SK"/>
          </w:rPr>
          <w:fldChar w:fldCharType="separate"/>
        </w:r>
        <w:r w:rsidR="009C22EE" w:rsidRPr="00001F05">
          <w:rPr>
            <w:webHidden/>
            <w:lang w:val="sk-SK"/>
          </w:rPr>
          <w:t>3</w:t>
        </w:r>
        <w:r w:rsidR="009C22EE" w:rsidRPr="00001F05">
          <w:rPr>
            <w:webHidden/>
            <w:lang w:val="sk-SK"/>
          </w:rPr>
          <w:fldChar w:fldCharType="end"/>
        </w:r>
      </w:hyperlink>
    </w:p>
    <w:p w:rsidR="009C22EE" w:rsidRPr="00001F05" w:rsidRDefault="00EC34BC">
      <w:pPr>
        <w:pStyle w:val="Obsah1"/>
        <w:rPr>
          <w:rFonts w:asciiTheme="minorHAnsi" w:eastAsiaTheme="minorEastAsia" w:hAnsiTheme="minorHAnsi" w:cstheme="minorBidi"/>
          <w:b w:val="0"/>
          <w:bCs w:val="0"/>
          <w:sz w:val="22"/>
          <w:szCs w:val="22"/>
          <w:lang w:val="sk-SK"/>
        </w:rPr>
      </w:pPr>
      <w:hyperlink w:anchor="_Toc507854637" w:history="1">
        <w:r w:rsidR="009C22EE" w:rsidRPr="00001F05">
          <w:rPr>
            <w:rStyle w:val="Hypertextovprepojenie"/>
            <w:lang w:val="sk-SK"/>
          </w:rPr>
          <w:t>1</w:t>
        </w:r>
        <w:r w:rsidR="009C22EE" w:rsidRPr="00001F05">
          <w:rPr>
            <w:rFonts w:asciiTheme="minorHAnsi" w:eastAsiaTheme="minorEastAsia" w:hAnsiTheme="minorHAnsi" w:cstheme="minorBidi"/>
            <w:b w:val="0"/>
            <w:bCs w:val="0"/>
            <w:sz w:val="22"/>
            <w:szCs w:val="22"/>
            <w:lang w:val="sk-SK"/>
          </w:rPr>
          <w:tab/>
        </w:r>
        <w:r w:rsidR="009C22EE" w:rsidRPr="00001F05">
          <w:rPr>
            <w:rStyle w:val="Hypertextovprepojenie"/>
            <w:lang w:val="sk-SK"/>
          </w:rPr>
          <w:t>Spôsoby merania srdečného výdaja – SV</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37 \h </w:instrText>
        </w:r>
        <w:r w:rsidR="009C22EE" w:rsidRPr="00001F05">
          <w:rPr>
            <w:webHidden/>
            <w:lang w:val="sk-SK"/>
          </w:rPr>
        </w:r>
        <w:r w:rsidR="009C22EE" w:rsidRPr="00001F05">
          <w:rPr>
            <w:webHidden/>
            <w:lang w:val="sk-SK"/>
          </w:rPr>
          <w:fldChar w:fldCharType="separate"/>
        </w:r>
        <w:r w:rsidR="009C22EE" w:rsidRPr="00001F05">
          <w:rPr>
            <w:webHidden/>
            <w:lang w:val="sk-SK"/>
          </w:rPr>
          <w:t>3</w:t>
        </w:r>
        <w:r w:rsidR="009C22EE" w:rsidRPr="00001F05">
          <w:rPr>
            <w:webHidden/>
            <w:lang w:val="sk-SK"/>
          </w:rPr>
          <w:fldChar w:fldCharType="end"/>
        </w:r>
      </w:hyperlink>
    </w:p>
    <w:p w:rsidR="009C22EE" w:rsidRPr="00001F05" w:rsidRDefault="00EC34BC">
      <w:pPr>
        <w:pStyle w:val="Obsah1"/>
        <w:rPr>
          <w:rFonts w:asciiTheme="minorHAnsi" w:eastAsiaTheme="minorEastAsia" w:hAnsiTheme="minorHAnsi" w:cstheme="minorBidi"/>
          <w:b w:val="0"/>
          <w:bCs w:val="0"/>
          <w:sz w:val="22"/>
          <w:szCs w:val="22"/>
          <w:lang w:val="sk-SK"/>
        </w:rPr>
      </w:pPr>
      <w:hyperlink w:anchor="_Toc507854638" w:history="1">
        <w:r w:rsidR="009C22EE" w:rsidRPr="00001F05">
          <w:rPr>
            <w:rStyle w:val="Hypertextovprepojenie"/>
            <w:lang w:val="sk-SK"/>
          </w:rPr>
          <w:t>2</w:t>
        </w:r>
        <w:r w:rsidR="009C22EE" w:rsidRPr="00001F05">
          <w:rPr>
            <w:rFonts w:asciiTheme="minorHAnsi" w:eastAsiaTheme="minorEastAsia" w:hAnsiTheme="minorHAnsi" w:cstheme="minorBidi"/>
            <w:b w:val="0"/>
            <w:bCs w:val="0"/>
            <w:sz w:val="22"/>
            <w:szCs w:val="22"/>
            <w:lang w:val="sk-SK"/>
          </w:rPr>
          <w:tab/>
        </w:r>
        <w:r w:rsidR="009C22EE" w:rsidRPr="00001F05">
          <w:rPr>
            <w:rStyle w:val="Hypertextovprepojenie"/>
            <w:lang w:val="sk-SK"/>
          </w:rPr>
          <w:t>Modely popisujúce zmeny impedancie</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38 \h </w:instrText>
        </w:r>
        <w:r w:rsidR="009C22EE" w:rsidRPr="00001F05">
          <w:rPr>
            <w:webHidden/>
            <w:lang w:val="sk-SK"/>
          </w:rPr>
        </w:r>
        <w:r w:rsidR="009C22EE" w:rsidRPr="00001F05">
          <w:rPr>
            <w:webHidden/>
            <w:lang w:val="sk-SK"/>
          </w:rPr>
          <w:fldChar w:fldCharType="separate"/>
        </w:r>
        <w:r w:rsidR="009C22EE" w:rsidRPr="00001F05">
          <w:rPr>
            <w:webHidden/>
            <w:lang w:val="sk-SK"/>
          </w:rPr>
          <w:t>4</w:t>
        </w:r>
        <w:r w:rsidR="009C22EE" w:rsidRPr="00001F05">
          <w:rPr>
            <w:webHidden/>
            <w:lang w:val="sk-SK"/>
          </w:rPr>
          <w:fldChar w:fldCharType="end"/>
        </w:r>
      </w:hyperlink>
    </w:p>
    <w:p w:rsidR="009C22EE" w:rsidRPr="00001F05"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39" w:history="1">
        <w:r w:rsidR="009C22EE" w:rsidRPr="00001F05">
          <w:rPr>
            <w:rStyle w:val="Hypertextovprepojenie"/>
            <w:noProof/>
            <w:lang w:val="sk-SK"/>
          </w:rPr>
          <w:t>2.1</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Výpočet SV</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39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6</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0" w:history="1">
        <w:r w:rsidR="009C22EE" w:rsidRPr="00001F05">
          <w:rPr>
            <w:rStyle w:val="Hypertextovprepojenie"/>
            <w:noProof/>
            <w:lang w:val="sk-SK"/>
          </w:rPr>
          <w:t>2.1.1</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Metódy predpokladajúce konštantnú impedanciou krvi</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0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6</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1" w:history="1">
        <w:r w:rsidR="009C22EE" w:rsidRPr="00001F05">
          <w:rPr>
            <w:rStyle w:val="Hypertextovprepojenie"/>
            <w:noProof/>
            <w:lang w:val="sk-SK"/>
          </w:rPr>
          <w:t>2.1.2</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Metódy s premenlivou impedanciou krvi</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1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7</w:t>
        </w:r>
        <w:r w:rsidR="009C22EE" w:rsidRPr="00001F05">
          <w:rPr>
            <w:noProof/>
            <w:webHidden/>
            <w:lang w:val="sk-SK"/>
          </w:rPr>
          <w:fldChar w:fldCharType="end"/>
        </w:r>
      </w:hyperlink>
    </w:p>
    <w:p w:rsidR="009C22EE" w:rsidRPr="00001F05" w:rsidRDefault="00EC34BC">
      <w:pPr>
        <w:pStyle w:val="Obsah1"/>
        <w:rPr>
          <w:rFonts w:asciiTheme="minorHAnsi" w:eastAsiaTheme="minorEastAsia" w:hAnsiTheme="minorHAnsi" w:cstheme="minorBidi"/>
          <w:b w:val="0"/>
          <w:bCs w:val="0"/>
          <w:sz w:val="22"/>
          <w:szCs w:val="22"/>
          <w:lang w:val="sk-SK"/>
        </w:rPr>
      </w:pPr>
      <w:hyperlink w:anchor="_Toc507854642" w:history="1">
        <w:r w:rsidR="009C22EE" w:rsidRPr="00001F05">
          <w:rPr>
            <w:rStyle w:val="Hypertextovprepojenie"/>
            <w:lang w:val="sk-SK"/>
          </w:rPr>
          <w:t>3</w:t>
        </w:r>
        <w:r w:rsidR="009C22EE" w:rsidRPr="00001F05">
          <w:rPr>
            <w:rFonts w:asciiTheme="minorHAnsi" w:eastAsiaTheme="minorEastAsia" w:hAnsiTheme="minorHAnsi" w:cstheme="minorBidi"/>
            <w:b w:val="0"/>
            <w:bCs w:val="0"/>
            <w:sz w:val="22"/>
            <w:szCs w:val="22"/>
            <w:lang w:val="sk-SK"/>
          </w:rPr>
          <w:tab/>
        </w:r>
        <w:r w:rsidR="009C22EE" w:rsidRPr="00001F05">
          <w:rPr>
            <w:rStyle w:val="Hypertextovprepojenie"/>
            <w:lang w:val="sk-SK"/>
          </w:rPr>
          <w:t>Parametre výpočtu SV</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42 \h </w:instrText>
        </w:r>
        <w:r w:rsidR="009C22EE" w:rsidRPr="00001F05">
          <w:rPr>
            <w:webHidden/>
            <w:lang w:val="sk-SK"/>
          </w:rPr>
        </w:r>
        <w:r w:rsidR="009C22EE" w:rsidRPr="00001F05">
          <w:rPr>
            <w:webHidden/>
            <w:lang w:val="sk-SK"/>
          </w:rPr>
          <w:fldChar w:fldCharType="separate"/>
        </w:r>
        <w:r w:rsidR="009C22EE" w:rsidRPr="00001F05">
          <w:rPr>
            <w:webHidden/>
            <w:lang w:val="sk-SK"/>
          </w:rPr>
          <w:t>11</w:t>
        </w:r>
        <w:r w:rsidR="009C22EE" w:rsidRPr="00001F05">
          <w:rPr>
            <w:webHidden/>
            <w:lang w:val="sk-SK"/>
          </w:rPr>
          <w:fldChar w:fldCharType="end"/>
        </w:r>
      </w:hyperlink>
    </w:p>
    <w:p w:rsidR="009C22EE" w:rsidRPr="00001F05"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43" w:history="1">
        <w:r w:rsidR="009C22EE" w:rsidRPr="00001F05">
          <w:rPr>
            <w:rStyle w:val="Hypertextovprepojenie"/>
            <w:noProof/>
            <w:lang w:val="sk-SK"/>
          </w:rPr>
          <w:t>3.1</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Stanovenie parametrov zo záporného derivovaného signálu –dZ/dt</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3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1</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4" w:history="1">
        <w:r w:rsidR="009C22EE" w:rsidRPr="00001F05">
          <w:rPr>
            <w:rStyle w:val="Hypertextovprepojenie"/>
            <w:noProof/>
            <w:lang w:val="sk-SK"/>
          </w:rPr>
          <w:t>3.1.1</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LVET interval - určenie počiatku systoly</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4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1</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5" w:history="1">
        <w:r w:rsidR="009C22EE" w:rsidRPr="00001F05">
          <w:rPr>
            <w:rStyle w:val="Hypertextovprepojenie"/>
            <w:noProof/>
            <w:lang w:val="sk-SK"/>
          </w:rPr>
          <w:t>3.1.2</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LVET interval  - určenie konca systoly</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5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1</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6" w:history="1">
        <w:r w:rsidR="009C22EE" w:rsidRPr="00001F05">
          <w:rPr>
            <w:rStyle w:val="Hypertextovprepojenie"/>
            <w:noProof/>
            <w:lang w:val="sk-SK"/>
          </w:rPr>
          <w:t>3.1.3</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Určenie maxima derivovaného signálu –dZ/dtmax</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6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2</w:t>
        </w:r>
        <w:r w:rsidR="009C22EE" w:rsidRPr="00001F05">
          <w:rPr>
            <w:noProof/>
            <w:webHidden/>
            <w:lang w:val="sk-SK"/>
          </w:rPr>
          <w:fldChar w:fldCharType="end"/>
        </w:r>
      </w:hyperlink>
    </w:p>
    <w:p w:rsidR="009C22EE" w:rsidRPr="00001F05"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47" w:history="1">
        <w:r w:rsidR="009C22EE" w:rsidRPr="00001F05">
          <w:rPr>
            <w:rStyle w:val="Hypertextovprepojenie"/>
            <w:noProof/>
            <w:lang w:val="sk-SK"/>
          </w:rPr>
          <w:t>3.2</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Stanovenie parametrov z HS</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7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2</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8" w:history="1">
        <w:r w:rsidR="009C22EE" w:rsidRPr="00001F05">
          <w:rPr>
            <w:rStyle w:val="Hypertextovprepojenie"/>
            <w:noProof/>
            <w:lang w:val="sk-SK"/>
          </w:rPr>
          <w:t>3.2.1</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LVET interval</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8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3</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9" w:history="1">
        <w:r w:rsidR="009C22EE" w:rsidRPr="00001F05">
          <w:rPr>
            <w:rStyle w:val="Hypertextovprepojenie"/>
            <w:noProof/>
            <w:lang w:val="sk-SK"/>
          </w:rPr>
          <w:t>3.2.2</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Spracovanie HS</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9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3</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0" w:history="1">
        <w:r w:rsidR="009C22EE" w:rsidRPr="00001F05">
          <w:rPr>
            <w:rStyle w:val="Hypertextovprepojenie"/>
            <w:noProof/>
            <w:lang w:val="sk-SK"/>
          </w:rPr>
          <w:t>3.2.3</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Komplikácie pri spracovaní HS</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0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4</w:t>
        </w:r>
        <w:r w:rsidR="009C22EE" w:rsidRPr="00001F05">
          <w:rPr>
            <w:noProof/>
            <w:webHidden/>
            <w:lang w:val="sk-SK"/>
          </w:rPr>
          <w:fldChar w:fldCharType="end"/>
        </w:r>
      </w:hyperlink>
    </w:p>
    <w:p w:rsidR="009C22EE" w:rsidRPr="00001F05" w:rsidRDefault="00EC34BC">
      <w:pPr>
        <w:pStyle w:val="Obsah1"/>
        <w:rPr>
          <w:rFonts w:asciiTheme="minorHAnsi" w:eastAsiaTheme="minorEastAsia" w:hAnsiTheme="minorHAnsi" w:cstheme="minorBidi"/>
          <w:b w:val="0"/>
          <w:bCs w:val="0"/>
          <w:sz w:val="22"/>
          <w:szCs w:val="22"/>
          <w:lang w:val="sk-SK"/>
        </w:rPr>
      </w:pPr>
      <w:hyperlink w:anchor="_Toc507854651" w:history="1">
        <w:r w:rsidR="009C22EE" w:rsidRPr="00001F05">
          <w:rPr>
            <w:rStyle w:val="Hypertextovprepojenie"/>
            <w:lang w:val="sk-SK"/>
          </w:rPr>
          <w:t>4</w:t>
        </w:r>
        <w:r w:rsidR="009C22EE" w:rsidRPr="00001F05">
          <w:rPr>
            <w:rFonts w:asciiTheme="minorHAnsi" w:eastAsiaTheme="minorEastAsia" w:hAnsiTheme="minorHAnsi" w:cstheme="minorBidi"/>
            <w:b w:val="0"/>
            <w:bCs w:val="0"/>
            <w:sz w:val="22"/>
            <w:szCs w:val="22"/>
            <w:lang w:val="sk-SK"/>
          </w:rPr>
          <w:tab/>
        </w:r>
        <w:r w:rsidR="009C22EE" w:rsidRPr="00001F05">
          <w:rPr>
            <w:rStyle w:val="Hypertextovprepojenie"/>
            <w:lang w:val="sk-SK"/>
          </w:rPr>
          <w:t>Ciele dizertácie</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51 \h </w:instrText>
        </w:r>
        <w:r w:rsidR="009C22EE" w:rsidRPr="00001F05">
          <w:rPr>
            <w:webHidden/>
            <w:lang w:val="sk-SK"/>
          </w:rPr>
        </w:r>
        <w:r w:rsidR="009C22EE" w:rsidRPr="00001F05">
          <w:rPr>
            <w:webHidden/>
            <w:lang w:val="sk-SK"/>
          </w:rPr>
          <w:fldChar w:fldCharType="separate"/>
        </w:r>
        <w:r w:rsidR="009C22EE" w:rsidRPr="00001F05">
          <w:rPr>
            <w:webHidden/>
            <w:lang w:val="sk-SK"/>
          </w:rPr>
          <w:t>15</w:t>
        </w:r>
        <w:r w:rsidR="009C22EE" w:rsidRPr="00001F05">
          <w:rPr>
            <w:webHidden/>
            <w:lang w:val="sk-SK"/>
          </w:rPr>
          <w:fldChar w:fldCharType="end"/>
        </w:r>
      </w:hyperlink>
    </w:p>
    <w:p w:rsidR="009C22EE" w:rsidRPr="00001F05" w:rsidRDefault="00EC34BC">
      <w:pPr>
        <w:pStyle w:val="Obsah1"/>
        <w:rPr>
          <w:rFonts w:asciiTheme="minorHAnsi" w:eastAsiaTheme="minorEastAsia" w:hAnsiTheme="minorHAnsi" w:cstheme="minorBidi"/>
          <w:b w:val="0"/>
          <w:bCs w:val="0"/>
          <w:sz w:val="22"/>
          <w:szCs w:val="22"/>
          <w:lang w:val="sk-SK"/>
        </w:rPr>
      </w:pPr>
      <w:hyperlink w:anchor="_Toc507854652" w:history="1">
        <w:r w:rsidR="009C22EE" w:rsidRPr="00001F05">
          <w:rPr>
            <w:rStyle w:val="Hypertextovprepojenie"/>
            <w:lang w:val="sk-SK"/>
          </w:rPr>
          <w:t>5</w:t>
        </w:r>
        <w:r w:rsidR="009C22EE" w:rsidRPr="00001F05">
          <w:rPr>
            <w:rFonts w:asciiTheme="minorHAnsi" w:eastAsiaTheme="minorEastAsia" w:hAnsiTheme="minorHAnsi" w:cstheme="minorBidi"/>
            <w:b w:val="0"/>
            <w:bCs w:val="0"/>
            <w:sz w:val="22"/>
            <w:szCs w:val="22"/>
            <w:lang w:val="sk-SK"/>
          </w:rPr>
          <w:tab/>
        </w:r>
        <w:r w:rsidR="009C22EE" w:rsidRPr="00001F05">
          <w:rPr>
            <w:rStyle w:val="Hypertextovprepojenie"/>
            <w:lang w:val="sk-SK"/>
          </w:rPr>
          <w:t>Stav riešenia</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52 \h </w:instrText>
        </w:r>
        <w:r w:rsidR="009C22EE" w:rsidRPr="00001F05">
          <w:rPr>
            <w:webHidden/>
            <w:lang w:val="sk-SK"/>
          </w:rPr>
        </w:r>
        <w:r w:rsidR="009C22EE" w:rsidRPr="00001F05">
          <w:rPr>
            <w:webHidden/>
            <w:lang w:val="sk-SK"/>
          </w:rPr>
          <w:fldChar w:fldCharType="separate"/>
        </w:r>
        <w:r w:rsidR="009C22EE" w:rsidRPr="00001F05">
          <w:rPr>
            <w:webHidden/>
            <w:lang w:val="sk-SK"/>
          </w:rPr>
          <w:t>16</w:t>
        </w:r>
        <w:r w:rsidR="009C22EE" w:rsidRPr="00001F05">
          <w:rPr>
            <w:webHidden/>
            <w:lang w:val="sk-SK"/>
          </w:rPr>
          <w:fldChar w:fldCharType="end"/>
        </w:r>
      </w:hyperlink>
    </w:p>
    <w:p w:rsidR="009C22EE" w:rsidRPr="00001F05"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3" w:history="1">
        <w:r w:rsidR="009C22EE" w:rsidRPr="00001F05">
          <w:rPr>
            <w:rStyle w:val="Hypertextovprepojenie"/>
            <w:noProof/>
            <w:lang w:val="sk-SK"/>
          </w:rPr>
          <w:t>5.1</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Detekcia S1</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3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6</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4" w:history="1">
        <w:r w:rsidR="009C22EE" w:rsidRPr="00001F05">
          <w:rPr>
            <w:rStyle w:val="Hypertextovprepojenie"/>
            <w:noProof/>
            <w:lang w:val="sk-SK"/>
          </w:rPr>
          <w:t>5.1.1</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Filtrácia fourierovou transformáciou</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4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7</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5" w:history="1">
        <w:r w:rsidR="009C22EE" w:rsidRPr="00001F05">
          <w:rPr>
            <w:rStyle w:val="Hypertextovprepojenie"/>
            <w:noProof/>
            <w:lang w:val="sk-SK"/>
          </w:rPr>
          <w:t>5.1.2</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DWT</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5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8</w:t>
        </w:r>
        <w:r w:rsidR="009C22EE" w:rsidRPr="00001F05">
          <w:rPr>
            <w:noProof/>
            <w:webHidden/>
            <w:lang w:val="sk-SK"/>
          </w:rPr>
          <w:fldChar w:fldCharType="end"/>
        </w:r>
      </w:hyperlink>
    </w:p>
    <w:p w:rsidR="009C22EE" w:rsidRPr="00001F05"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6" w:history="1">
        <w:r w:rsidR="009C22EE" w:rsidRPr="00001F05">
          <w:rPr>
            <w:rStyle w:val="Hypertextovprepojenie"/>
            <w:noProof/>
            <w:lang w:val="sk-SK"/>
          </w:rPr>
          <w:t>5.1.3</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Hodnotenie optimálnosti filtrácie</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6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9</w:t>
        </w:r>
        <w:r w:rsidR="009C22EE" w:rsidRPr="00001F05">
          <w:rPr>
            <w:noProof/>
            <w:webHidden/>
            <w:lang w:val="sk-SK"/>
          </w:rPr>
          <w:fldChar w:fldCharType="end"/>
        </w:r>
      </w:hyperlink>
    </w:p>
    <w:p w:rsidR="009C22EE" w:rsidRPr="00001F05"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7" w:history="1">
        <w:r w:rsidR="009C22EE" w:rsidRPr="00001F05">
          <w:rPr>
            <w:rStyle w:val="Hypertextovprepojenie"/>
            <w:noProof/>
            <w:lang w:val="sk-SK"/>
          </w:rPr>
          <w:t>5.2</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Detekcia srdečného zvuku S2</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7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23</w:t>
        </w:r>
        <w:r w:rsidR="009C22EE" w:rsidRPr="00001F05">
          <w:rPr>
            <w:noProof/>
            <w:webHidden/>
            <w:lang w:val="sk-SK"/>
          </w:rPr>
          <w:fldChar w:fldCharType="end"/>
        </w:r>
      </w:hyperlink>
    </w:p>
    <w:p w:rsidR="009C22EE" w:rsidRPr="00001F05"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8" w:history="1">
        <w:r w:rsidR="009C22EE" w:rsidRPr="00001F05">
          <w:rPr>
            <w:rStyle w:val="Hypertextovprepojenie"/>
            <w:noProof/>
            <w:lang w:val="sk-SK"/>
          </w:rPr>
          <w:t>5.3</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Detekcia –dZ/dt</w:t>
        </w:r>
        <w:r w:rsidR="009C22EE" w:rsidRPr="00001F05">
          <w:rPr>
            <w:rStyle w:val="Hypertextovprepojenie"/>
            <w:noProof/>
            <w:vertAlign w:val="subscript"/>
            <w:lang w:val="sk-SK"/>
          </w:rPr>
          <w:t>max</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8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23</w:t>
        </w:r>
        <w:r w:rsidR="009C22EE" w:rsidRPr="00001F05">
          <w:rPr>
            <w:noProof/>
            <w:webHidden/>
            <w:lang w:val="sk-SK"/>
          </w:rPr>
          <w:fldChar w:fldCharType="end"/>
        </w:r>
      </w:hyperlink>
    </w:p>
    <w:p w:rsidR="009C22EE" w:rsidRPr="00001F05"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9" w:history="1">
        <w:r w:rsidR="009C22EE" w:rsidRPr="00001F05">
          <w:rPr>
            <w:rStyle w:val="Hypertextovprepojenie"/>
            <w:noProof/>
            <w:lang w:val="sk-SK"/>
          </w:rPr>
          <w:t>5.4</w:t>
        </w:r>
        <w:r w:rsidR="009C22EE" w:rsidRPr="00001F05">
          <w:rPr>
            <w:rFonts w:asciiTheme="minorHAnsi" w:eastAsiaTheme="minorEastAsia" w:hAnsiTheme="minorHAnsi" w:cstheme="minorBidi"/>
            <w:noProof/>
            <w:sz w:val="22"/>
            <w:szCs w:val="22"/>
            <w:lang w:val="sk-SK"/>
          </w:rPr>
          <w:tab/>
        </w:r>
        <w:r w:rsidR="009C22EE" w:rsidRPr="00001F05">
          <w:rPr>
            <w:rStyle w:val="Hypertextovprepojenie"/>
            <w:noProof/>
            <w:lang w:val="sk-SK"/>
          </w:rPr>
          <w:t>Počítanie SV u subjektu po transplantácií srdca</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9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23</w:t>
        </w:r>
        <w:r w:rsidR="009C22EE" w:rsidRPr="00001F05">
          <w:rPr>
            <w:noProof/>
            <w:webHidden/>
            <w:lang w:val="sk-SK"/>
          </w:rPr>
          <w:fldChar w:fldCharType="end"/>
        </w:r>
      </w:hyperlink>
    </w:p>
    <w:p w:rsidR="009C22EE" w:rsidRPr="00001F05" w:rsidRDefault="00EC34BC">
      <w:pPr>
        <w:pStyle w:val="Obsah1"/>
        <w:rPr>
          <w:rFonts w:asciiTheme="minorHAnsi" w:eastAsiaTheme="minorEastAsia" w:hAnsiTheme="minorHAnsi" w:cstheme="minorBidi"/>
          <w:b w:val="0"/>
          <w:bCs w:val="0"/>
          <w:sz w:val="22"/>
          <w:szCs w:val="22"/>
          <w:lang w:val="sk-SK"/>
        </w:rPr>
      </w:pPr>
      <w:hyperlink w:anchor="_Toc507854660" w:history="1">
        <w:r w:rsidR="009C22EE" w:rsidRPr="00001F05">
          <w:rPr>
            <w:rStyle w:val="Hypertextovprepojenie"/>
            <w:lang w:val="sk-SK"/>
          </w:rPr>
          <w:t>6</w:t>
        </w:r>
        <w:r w:rsidR="009C22EE" w:rsidRPr="00001F05">
          <w:rPr>
            <w:rFonts w:asciiTheme="minorHAnsi" w:eastAsiaTheme="minorEastAsia" w:hAnsiTheme="minorHAnsi" w:cstheme="minorBidi"/>
            <w:b w:val="0"/>
            <w:bCs w:val="0"/>
            <w:sz w:val="22"/>
            <w:szCs w:val="22"/>
            <w:lang w:val="sk-SK"/>
          </w:rPr>
          <w:tab/>
        </w:r>
        <w:r w:rsidR="009C22EE" w:rsidRPr="00001F05">
          <w:rPr>
            <w:rStyle w:val="Hypertextovprepojenie"/>
            <w:lang w:val="sk-SK"/>
          </w:rPr>
          <w:t>Záver</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60 \h </w:instrText>
        </w:r>
        <w:r w:rsidR="009C22EE" w:rsidRPr="00001F05">
          <w:rPr>
            <w:webHidden/>
            <w:lang w:val="sk-SK"/>
          </w:rPr>
        </w:r>
        <w:r w:rsidR="009C22EE" w:rsidRPr="00001F05">
          <w:rPr>
            <w:webHidden/>
            <w:lang w:val="sk-SK"/>
          </w:rPr>
          <w:fldChar w:fldCharType="separate"/>
        </w:r>
        <w:r w:rsidR="009C22EE" w:rsidRPr="00001F05">
          <w:rPr>
            <w:webHidden/>
            <w:lang w:val="sk-SK"/>
          </w:rPr>
          <w:t>26</w:t>
        </w:r>
        <w:r w:rsidR="009C22EE" w:rsidRPr="00001F05">
          <w:rPr>
            <w:webHidden/>
            <w:lang w:val="sk-SK"/>
          </w:rPr>
          <w:fldChar w:fldCharType="end"/>
        </w:r>
      </w:hyperlink>
    </w:p>
    <w:p w:rsidR="009C22EE" w:rsidRPr="00001F05" w:rsidRDefault="00EC34BC">
      <w:pPr>
        <w:pStyle w:val="Obsah1"/>
        <w:rPr>
          <w:rFonts w:asciiTheme="minorHAnsi" w:eastAsiaTheme="minorEastAsia" w:hAnsiTheme="minorHAnsi" w:cstheme="minorBidi"/>
          <w:b w:val="0"/>
          <w:bCs w:val="0"/>
          <w:sz w:val="22"/>
          <w:szCs w:val="22"/>
          <w:lang w:val="sk-SK"/>
        </w:rPr>
      </w:pPr>
      <w:hyperlink w:anchor="_Toc507854661" w:history="1">
        <w:r w:rsidR="009C22EE" w:rsidRPr="00001F05">
          <w:rPr>
            <w:rStyle w:val="Hypertextovprepojenie"/>
            <w:lang w:val="sk-SK"/>
          </w:rPr>
          <w:t>Literatúra</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61 \h </w:instrText>
        </w:r>
        <w:r w:rsidR="009C22EE" w:rsidRPr="00001F05">
          <w:rPr>
            <w:webHidden/>
            <w:lang w:val="sk-SK"/>
          </w:rPr>
        </w:r>
        <w:r w:rsidR="009C22EE" w:rsidRPr="00001F05">
          <w:rPr>
            <w:webHidden/>
            <w:lang w:val="sk-SK"/>
          </w:rPr>
          <w:fldChar w:fldCharType="separate"/>
        </w:r>
        <w:r w:rsidR="009C22EE" w:rsidRPr="00001F05">
          <w:rPr>
            <w:webHidden/>
            <w:lang w:val="sk-SK"/>
          </w:rPr>
          <w:t>27</w:t>
        </w:r>
        <w:r w:rsidR="009C22EE" w:rsidRPr="00001F05">
          <w:rPr>
            <w:webHidden/>
            <w:lang w:val="sk-SK"/>
          </w:rPr>
          <w:fldChar w:fldCharType="end"/>
        </w:r>
      </w:hyperlink>
    </w:p>
    <w:p w:rsidR="007A2A0E" w:rsidRPr="00001F05" w:rsidRDefault="00C70A47">
      <w:pPr>
        <w:overflowPunct/>
        <w:autoSpaceDE/>
        <w:autoSpaceDN/>
        <w:adjustRightInd/>
        <w:textAlignment w:val="auto"/>
        <w:rPr>
          <w:lang w:val="sk-SK"/>
        </w:rPr>
      </w:pPr>
      <w:r w:rsidRPr="00001F05">
        <w:rPr>
          <w:lang w:val="sk-SK"/>
        </w:rPr>
        <w:fldChar w:fldCharType="end"/>
      </w:r>
    </w:p>
    <w:p w:rsidR="007A2A0E" w:rsidRPr="00001F05" w:rsidRDefault="007A2A0E">
      <w:pPr>
        <w:overflowPunct/>
        <w:autoSpaceDE/>
        <w:autoSpaceDN/>
        <w:adjustRightInd/>
        <w:textAlignment w:val="auto"/>
        <w:rPr>
          <w:rFonts w:ascii="Arial" w:hAnsi="Arial" w:cs="Arial"/>
          <w:b/>
          <w:bCs/>
          <w:sz w:val="36"/>
          <w:szCs w:val="32"/>
          <w:lang w:val="sk-SK"/>
        </w:rPr>
      </w:pPr>
      <w:r w:rsidRPr="00001F05">
        <w:rPr>
          <w:lang w:val="sk-SK"/>
        </w:rPr>
        <w:br w:type="page"/>
      </w:r>
    </w:p>
    <w:p w:rsidR="007A2A0E" w:rsidRPr="00001F05" w:rsidRDefault="007A2A0E" w:rsidP="007A2A0E">
      <w:pPr>
        <w:pStyle w:val="Nadpis1"/>
        <w:tabs>
          <w:tab w:val="num" w:pos="1070"/>
        </w:tabs>
        <w:ind w:left="1070" w:hanging="360"/>
        <w:rPr>
          <w:lang w:val="sk-SK"/>
        </w:rPr>
        <w:sectPr w:rsidR="007A2A0E" w:rsidRPr="00001F05"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001F05" w:rsidRDefault="00411F31" w:rsidP="00321B66">
      <w:pPr>
        <w:pStyle w:val="Nadpis1"/>
        <w:numPr>
          <w:ilvl w:val="0"/>
          <w:numId w:val="0"/>
        </w:numPr>
        <w:ind w:left="432" w:hanging="432"/>
        <w:rPr>
          <w:lang w:val="sk-SK"/>
        </w:rPr>
      </w:pPr>
      <w:bookmarkStart w:id="1" w:name="_Toc507854636"/>
      <w:r w:rsidRPr="00001F05">
        <w:rPr>
          <w:lang w:val="sk-SK"/>
        </w:rPr>
        <w:lastRenderedPageBreak/>
        <w:t>Úvod</w:t>
      </w:r>
      <w:bookmarkEnd w:id="0"/>
      <w:bookmarkEnd w:id="1"/>
    </w:p>
    <w:p w:rsidR="00103A5A" w:rsidRDefault="00321B66" w:rsidP="00001F05">
      <w:pPr>
        <w:jc w:val="both"/>
        <w:rPr>
          <w:lang w:val="sk-SK"/>
        </w:rPr>
      </w:pPr>
      <w:r w:rsidRPr="00001F05">
        <w:rPr>
          <w:lang w:val="sk-SK"/>
        </w:rPr>
        <w:t xml:space="preserve">Srdcovocievne ochorenia sú v súčasnosti </w:t>
      </w:r>
      <w:r w:rsidR="00C0498D" w:rsidRPr="00001F05">
        <w:rPr>
          <w:lang w:val="sk-SK"/>
        </w:rPr>
        <w:t xml:space="preserve">celosvetovo </w:t>
      </w:r>
      <w:r w:rsidRPr="00001F05">
        <w:rPr>
          <w:lang w:val="sk-SK"/>
        </w:rPr>
        <w:t xml:space="preserve">najčastejšou príčinou </w:t>
      </w:r>
      <w:r w:rsidR="00C0498D" w:rsidRPr="00001F05">
        <w:rPr>
          <w:lang w:val="sk-SK"/>
        </w:rPr>
        <w:t xml:space="preserve">smrti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Pr="00001F05">
        <w:rPr>
          <w:lang w:val="sk-SK"/>
        </w:rPr>
        <w:t xml:space="preserve">. </w:t>
      </w:r>
      <w:r w:rsidR="00001F05" w:rsidRPr="00001F05">
        <w:rPr>
          <w:lang w:val="sk-SK"/>
        </w:rPr>
        <w:t xml:space="preserve">Predpokladá sa že v roku 2015 až </w:t>
      </w:r>
      <w:r w:rsidR="00001F05">
        <w:rPr>
          <w:lang w:val="sk-SK"/>
        </w:rPr>
        <w:t xml:space="preserve">17.7 milióna ľudí zomrelo v dôsledku srdcovocievnych ochorení, čo predstavuje </w:t>
      </w:r>
      <w:r w:rsidR="00001F05" w:rsidRPr="00001F05">
        <w:rPr>
          <w:lang w:val="sk-SK"/>
        </w:rPr>
        <w:t>31% zo všetkých úmrtí na svete</w:t>
      </w:r>
      <w:r w:rsidR="00001F05">
        <w:rPr>
          <w:lang w:val="sk-SK"/>
        </w:rPr>
        <w:t xml:space="preserve">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00001F05">
        <w:rPr>
          <w:lang w:val="sk-SK"/>
        </w:rPr>
        <w:t>.</w:t>
      </w:r>
      <w:r w:rsidR="00001F05" w:rsidRPr="00001F05">
        <w:rPr>
          <w:lang w:val="sk-SK"/>
        </w:rPr>
        <w:t xml:space="preserve"> </w:t>
      </w:r>
      <w:r w:rsidR="00001F05">
        <w:rPr>
          <w:lang w:val="sk-SK"/>
        </w:rPr>
        <w:t xml:space="preserve">Ischemická choroba srdca z toho tvorila 7,4 milióna úmrtí a srdečný infarkt 6,7 milióna úmrtí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00001F05">
        <w:rPr>
          <w:lang w:val="sk-SK"/>
        </w:rPr>
        <w:t xml:space="preserve">. </w:t>
      </w:r>
      <w:r w:rsidR="00103A5A">
        <w:rPr>
          <w:lang w:val="sk-SK"/>
        </w:rPr>
        <w:t>Väčšine týchto ochorení je spojená so životným štýlom. Hlavnými rizikovými faktormi sú nezdravé stravovanie a obezita, nízka fyzická aktivita</w:t>
      </w:r>
      <w:r w:rsidR="000B6DA4">
        <w:rPr>
          <w:lang w:val="sk-SK"/>
        </w:rPr>
        <w:t>, užívanie tabaku</w:t>
      </w:r>
      <w:r w:rsidR="00103A5A">
        <w:rPr>
          <w:lang w:val="sk-SK"/>
        </w:rPr>
        <w:t xml:space="preserve"> a alkohol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00103A5A">
        <w:rPr>
          <w:lang w:val="sk-SK"/>
        </w:rPr>
        <w:t>.</w:t>
      </w:r>
      <w:r w:rsidR="000B6DA4">
        <w:rPr>
          <w:lang w:val="sk-SK"/>
        </w:rPr>
        <w:t xml:space="preserve"> </w:t>
      </w:r>
    </w:p>
    <w:p w:rsidR="006A7BF5" w:rsidRDefault="006A7BF5" w:rsidP="00001F05">
      <w:pPr>
        <w:jc w:val="both"/>
        <w:rPr>
          <w:lang w:val="sk-SK"/>
        </w:rPr>
      </w:pPr>
    </w:p>
    <w:p w:rsidR="00EA1BD7" w:rsidRDefault="00EA1BD7" w:rsidP="00001F05">
      <w:pPr>
        <w:jc w:val="both"/>
        <w:rPr>
          <w:lang w:val="sk-SK"/>
        </w:rPr>
      </w:pPr>
      <w:r>
        <w:rPr>
          <w:lang w:val="sk-SK"/>
        </w:rPr>
        <w:t xml:space="preserve">Srdcovocievny systém je popísaný hemodynamickými parametrami: </w:t>
      </w:r>
    </w:p>
    <w:p w:rsidR="00EA1BD7" w:rsidRPr="00EA1BD7" w:rsidRDefault="00EA1BD7" w:rsidP="00EA1BD7">
      <w:pPr>
        <w:pStyle w:val="Odsekzoznamu"/>
        <w:numPr>
          <w:ilvl w:val="0"/>
          <w:numId w:val="21"/>
        </w:numPr>
        <w:jc w:val="both"/>
        <w:rPr>
          <w:lang w:val="sk-SK"/>
        </w:rPr>
      </w:pPr>
      <w:r w:rsidRPr="00EA1BD7">
        <w:rPr>
          <w:lang w:val="sk-SK"/>
        </w:rPr>
        <w:t xml:space="preserve">tep </w:t>
      </w:r>
    </w:p>
    <w:p w:rsidR="00EA1BD7" w:rsidRPr="00EA1BD7" w:rsidRDefault="00EA1BD7" w:rsidP="00EA1BD7">
      <w:pPr>
        <w:pStyle w:val="Odsekzoznamu"/>
        <w:numPr>
          <w:ilvl w:val="0"/>
          <w:numId w:val="21"/>
        </w:numPr>
        <w:jc w:val="both"/>
        <w:rPr>
          <w:lang w:val="sk-SK"/>
        </w:rPr>
      </w:pPr>
      <w:r w:rsidRPr="00EA1BD7">
        <w:rPr>
          <w:lang w:val="sk-SK"/>
        </w:rPr>
        <w:t>tepový objem, s¨¨</w:t>
      </w:r>
    </w:p>
    <w:p w:rsidR="00EA1BD7" w:rsidRPr="00EA1BD7" w:rsidRDefault="00EA1BD7" w:rsidP="00EA1BD7">
      <w:pPr>
        <w:pStyle w:val="Odsekzoznamu"/>
        <w:numPr>
          <w:ilvl w:val="0"/>
          <w:numId w:val="21"/>
        </w:numPr>
        <w:jc w:val="both"/>
        <w:rPr>
          <w:lang w:val="sk-SK"/>
        </w:rPr>
      </w:pPr>
      <w:r w:rsidRPr="00EA1BD7">
        <w:rPr>
          <w:lang w:val="sk-SK"/>
        </w:rPr>
        <w:t>srdečný výdaj</w:t>
      </w:r>
    </w:p>
    <w:p w:rsidR="00EA1BD7" w:rsidRDefault="00EA1BD7" w:rsidP="00EA1BD7">
      <w:pPr>
        <w:pStyle w:val="Odsekzoznamu"/>
        <w:numPr>
          <w:ilvl w:val="0"/>
          <w:numId w:val="21"/>
        </w:numPr>
        <w:jc w:val="both"/>
        <w:rPr>
          <w:lang w:val="sk-SK"/>
        </w:rPr>
      </w:pPr>
      <w:r w:rsidRPr="00EA1BD7">
        <w:rPr>
          <w:lang w:val="sk-SK"/>
        </w:rPr>
        <w:t>krvný tlak</w:t>
      </w:r>
    </w:p>
    <w:p w:rsidR="00EA1BD7" w:rsidRDefault="00EA1BD7" w:rsidP="00EA1BD7">
      <w:pPr>
        <w:pStyle w:val="Odsekzoznamu"/>
        <w:numPr>
          <w:ilvl w:val="0"/>
          <w:numId w:val="21"/>
        </w:numPr>
        <w:jc w:val="both"/>
        <w:rPr>
          <w:lang w:val="sk-SK"/>
        </w:rPr>
      </w:pPr>
      <w:r>
        <w:rPr>
          <w:lang w:val="sk-SK"/>
        </w:rPr>
        <w:t>tok krvy</w:t>
      </w:r>
    </w:p>
    <w:p w:rsidR="00EA1BD7" w:rsidRPr="00EA1BD7" w:rsidRDefault="00EA1BD7" w:rsidP="00EA1BD7">
      <w:pPr>
        <w:pStyle w:val="Odsekzoznamu"/>
        <w:ind w:left="720"/>
        <w:jc w:val="both"/>
        <w:rPr>
          <w:lang w:val="sk-SK"/>
        </w:rPr>
      </w:pPr>
    </w:p>
    <w:p w:rsidR="00321B66" w:rsidRPr="00001F05" w:rsidRDefault="00321B66" w:rsidP="00EA1BD7">
      <w:pPr>
        <w:jc w:val="both"/>
        <w:rPr>
          <w:lang w:val="sk-SK"/>
        </w:rPr>
      </w:pPr>
      <w:r w:rsidRPr="00001F05">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Pr>
          <w:lang w:val="sk-SK"/>
        </w:rPr>
        <w:t>omorou jediným srdečným sťahom.</w:t>
      </w:r>
    </w:p>
    <w:p w:rsidR="00EA1BD7" w:rsidRDefault="00EA1BD7" w:rsidP="00321B66">
      <w:pPr>
        <w:rPr>
          <w:lang w:val="sk-SK"/>
        </w:rPr>
      </w:pPr>
    </w:p>
    <w:p w:rsidR="00321B66" w:rsidRPr="00001F05" w:rsidRDefault="00321B66" w:rsidP="00321B66">
      <w:pPr>
        <w:rPr>
          <w:lang w:val="sk-SK"/>
        </w:rPr>
      </w:pPr>
      <w:bookmarkStart w:id="2" w:name="_GoBack"/>
      <w:bookmarkEnd w:id="2"/>
      <w:r w:rsidRPr="00001F05">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001F05" w:rsidRDefault="00321B66" w:rsidP="00321B66">
      <w:pPr>
        <w:rPr>
          <w:lang w:val="sk-SK"/>
        </w:rPr>
      </w:pPr>
      <w:r w:rsidRPr="00001F05">
        <w:rPr>
          <w:lang w:val="sk-SK"/>
        </w:rPr>
        <w:t xml:space="preserve"> </w:t>
      </w:r>
    </w:p>
    <w:p w:rsidR="006A7BF5" w:rsidRPr="006A7BF5" w:rsidRDefault="00321B66" w:rsidP="006A7BF5">
      <w:pPr>
        <w:pStyle w:val="Odsekzoznamu"/>
        <w:numPr>
          <w:ilvl w:val="0"/>
          <w:numId w:val="20"/>
        </w:numPr>
        <w:rPr>
          <w:lang w:val="sk-SK"/>
        </w:rPr>
      </w:pPr>
      <w:r w:rsidRPr="006A7BF5">
        <w:rPr>
          <w:lang w:val="sk-SK"/>
        </w:rPr>
        <w:t>detekcie parametrov potrebných k výpo</w:t>
      </w:r>
      <w:r w:rsidR="006A7BF5" w:rsidRPr="006A7BF5">
        <w:rPr>
          <w:lang w:val="sk-SK"/>
        </w:rPr>
        <w:t>čtu SV</w:t>
      </w:r>
    </w:p>
    <w:p w:rsidR="00321B66" w:rsidRPr="006A7BF5" w:rsidRDefault="00321B66" w:rsidP="006A7BF5">
      <w:pPr>
        <w:pStyle w:val="Odsekzoznamu"/>
        <w:numPr>
          <w:ilvl w:val="0"/>
          <w:numId w:val="20"/>
        </w:numPr>
        <w:rPr>
          <w:lang w:val="sk-SK"/>
        </w:rPr>
      </w:pPr>
      <w:r w:rsidRPr="006A7BF5">
        <w:rPr>
          <w:lang w:val="sk-SK"/>
        </w:rPr>
        <w:t xml:space="preserve">overovanie správnosti detekcie týchto parametrov pomocou korelácie s respiráciou. </w:t>
      </w:r>
    </w:p>
    <w:p w:rsidR="00321B66" w:rsidRPr="00001F05" w:rsidRDefault="00321B66" w:rsidP="00321B66">
      <w:pPr>
        <w:rPr>
          <w:lang w:val="sk-SK"/>
        </w:rPr>
      </w:pPr>
      <w:r w:rsidRPr="00001F05">
        <w:rPr>
          <w:lang w:val="sk-SK"/>
        </w:rPr>
        <w:t xml:space="preserve"> </w:t>
      </w:r>
    </w:p>
    <w:p w:rsidR="00791D4B" w:rsidRPr="00001F05" w:rsidRDefault="00321B66" w:rsidP="00321B66">
      <w:pPr>
        <w:rPr>
          <w:lang w:val="sk-SK"/>
        </w:rPr>
      </w:pPr>
      <w:r w:rsidRPr="00001F05">
        <w:rPr>
          <w:lang w:val="sk-SK"/>
        </w:rPr>
        <w:t>Na konci kapitoly je nová metodika použitá na výpočet relatívnych zmien SV na signáloch od pacientov po transplantácií srdca.</w:t>
      </w:r>
    </w:p>
    <w:p w:rsidR="00321B66" w:rsidRPr="00001F05" w:rsidRDefault="00321B66" w:rsidP="00321B66">
      <w:pPr>
        <w:rPr>
          <w:lang w:val="sk-SK"/>
        </w:rPr>
      </w:pPr>
    </w:p>
    <w:p w:rsidR="006A7BF5" w:rsidRDefault="006A7BF5">
      <w:pPr>
        <w:overflowPunct/>
        <w:autoSpaceDE/>
        <w:autoSpaceDN/>
        <w:adjustRightInd/>
        <w:textAlignment w:val="auto"/>
        <w:rPr>
          <w:lang w:val="sk-SK"/>
        </w:rPr>
      </w:pPr>
      <w:r>
        <w:rPr>
          <w:lang w:val="sk-SK"/>
        </w:rPr>
        <w:br w:type="page"/>
      </w:r>
    </w:p>
    <w:p w:rsidR="00321B66" w:rsidRPr="00001F05" w:rsidRDefault="00321B66" w:rsidP="00321B66">
      <w:pPr>
        <w:pStyle w:val="Nadpis1"/>
        <w:rPr>
          <w:lang w:val="sk-SK"/>
        </w:rPr>
      </w:pPr>
      <w:bookmarkStart w:id="3" w:name="_Toc507854637"/>
      <w:r w:rsidRPr="00001F05">
        <w:rPr>
          <w:lang w:val="sk-SK"/>
        </w:rPr>
        <w:lastRenderedPageBreak/>
        <w:t>Spôsoby merania srdečného výdaja – SV</w:t>
      </w:r>
      <w:bookmarkEnd w:id="3"/>
    </w:p>
    <w:p w:rsidR="00321B66" w:rsidRPr="00001F05" w:rsidRDefault="00321B66" w:rsidP="00321B66">
      <w:pPr>
        <w:rPr>
          <w:lang w:val="sk-SK"/>
        </w:rPr>
      </w:pPr>
    </w:p>
    <w:p w:rsidR="00321B66" w:rsidRPr="00001F05" w:rsidRDefault="00321B66" w:rsidP="00321B66">
      <w:pPr>
        <w:rPr>
          <w:lang w:val="sk-SK"/>
        </w:rPr>
      </w:pPr>
      <w:r w:rsidRPr="00001F05">
        <w:rPr>
          <w:lang w:val="sk-SK"/>
        </w:rPr>
        <w:t xml:space="preserve">Na meranie SV sa používajú viaceré invazívne aj neinvazívne metódy. Medzi invazívne patrí dilučná metóda [1]. Vyžaduje zavedenie katétra najskôr do hornej dutej žily a následne pomocou nafúknutého balónika cez srdce až do pľúcnej tepny. Využíva sa tu dilúcia tepelná, ale aj dilúcia farbiva. Ďalšou invazívnou metódou je Fickova metóda [2], kde sa meria rozdiel v nasýtení krvi kyslíkom medzi krvou pritekajúcou do pľúc a krvou odtekajúcou z pľúc. Množstvo kyslíka ktoré organizmus prijal meria spirometer. Táto metóda je jednou z najpresnejších. Neinvazívnou metódou je Dopplerová echokardiografia, pri ktorej sa meria rýchlosť krvi v najužšej časti aorty. Z priemernej rýchlosti a prierezu aorty sa potom spočíta SV. Táto metóda vyžaduje veľmi skúsený personál.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001F05">
        <w:rPr>
          <w:lang w:val="sk-SK"/>
        </w:rPr>
        <w:t xml:space="preserve">l ako prvý používať Nyboerov </w:t>
      </w:r>
      <w:r w:rsidR="005302A8" w:rsidRPr="00001F05">
        <w:rPr>
          <w:lang w:val="sk-SK"/>
        </w:rPr>
        <w:fldChar w:fldCharType="begin"/>
      </w:r>
      <w:r w:rsidR="000B6DA4">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2&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01F05">
        <w:rPr>
          <w:lang w:val="sk-SK"/>
        </w:rPr>
        <w:fldChar w:fldCharType="separate"/>
      </w:r>
      <w:r w:rsidR="000B6DA4" w:rsidRPr="000B6DA4">
        <w:rPr>
          <w:noProof/>
          <w:vertAlign w:val="superscript"/>
          <w:lang w:val="sk-SK"/>
        </w:rPr>
        <w:t>2</w:t>
      </w:r>
      <w:r w:rsidR="005302A8" w:rsidRPr="00001F05">
        <w:rPr>
          <w:lang w:val="sk-SK"/>
        </w:rPr>
        <w:fldChar w:fldCharType="end"/>
      </w:r>
      <w:r w:rsidRPr="00001F05">
        <w:rPr>
          <w:lang w:val="sk-SK"/>
        </w:rPr>
        <w:t xml:space="preserve"> a Kubíčkov model [4], neskôr Šrámkov [5] a v súčasno</w:t>
      </w:r>
      <w:r w:rsidR="00F77445" w:rsidRPr="00001F05">
        <w:rPr>
          <w:lang w:val="sk-SK"/>
        </w:rPr>
        <w:t xml:space="preserve">sti hlavne Bernsteinov model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xml:space="preserve">.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321B66" w:rsidRPr="00001F05" w:rsidRDefault="00321B66" w:rsidP="00321B66">
      <w:pPr>
        <w:rPr>
          <w:lang w:val="sk-SK"/>
        </w:rPr>
      </w:pPr>
    </w:p>
    <w:p w:rsidR="00321B66" w:rsidRPr="00001F05" w:rsidRDefault="00321B66" w:rsidP="00321B66">
      <w:pPr>
        <w:rPr>
          <w:lang w:val="sk-SK"/>
        </w:rPr>
      </w:pPr>
    </w:p>
    <w:p w:rsidR="00802716" w:rsidRPr="00001F05" w:rsidRDefault="00295D26" w:rsidP="002F1F03">
      <w:pPr>
        <w:pStyle w:val="Nadpis1"/>
        <w:rPr>
          <w:lang w:val="sk-SK"/>
        </w:rPr>
      </w:pPr>
      <w:bookmarkStart w:id="4" w:name="_Toc386404198"/>
      <w:bookmarkStart w:id="5" w:name="_Toc507854638"/>
      <w:r w:rsidRPr="00001F05">
        <w:rPr>
          <w:lang w:val="sk-SK"/>
        </w:rPr>
        <w:t>Modely popisujúce zmeny impedancie</w:t>
      </w:r>
      <w:bookmarkEnd w:id="4"/>
      <w:bookmarkEnd w:id="5"/>
    </w:p>
    <w:p w:rsidR="00027B0D" w:rsidRPr="00001F05" w:rsidRDefault="00321B66" w:rsidP="00802716">
      <w:pPr>
        <w:jc w:val="both"/>
        <w:rPr>
          <w:color w:val="000000"/>
          <w:lang w:val="sk-SK"/>
        </w:rPr>
      </w:pPr>
      <w:r w:rsidRPr="00001F05">
        <w:rPr>
          <w:color w:val="000000"/>
          <w:lang w:val="sk-SK"/>
        </w:rPr>
        <w:t xml:space="preserve">Pre výpočet SV je postačujúca TIC, pri ktorej je zavedený nasledujúci model: tepový objem V (ml) považujeme za valec dĺžky S a podstavy πr2. V dôsledku poddajnosti aorty a zvýšeného tlaku po sťahu srdca sa aorta pri systole roztiahne (dr) a tým uchová časť </w:t>
      </w:r>
      <w:r w:rsidRPr="00001F05">
        <w:rPr>
          <w:color w:val="000000"/>
          <w:lang w:val="sk-SK"/>
        </w:rPr>
        <w:lastRenderedPageBreak/>
        <w:t>krvi vypudenej zo srdca, zvyšná časť krvi prúdi ďalej do periférií (dS). Zmenu objemu v čase a teda tok krvi aortou popisuje rovnica (1)</w:t>
      </w:r>
      <w:r w:rsidR="00F77445" w:rsidRPr="00001F05">
        <w:rPr>
          <w:color w:val="000000"/>
          <w:lang w:val="sk-SK"/>
        </w:rPr>
        <w:fldChar w:fldCharType="begin"/>
      </w:r>
      <w:r w:rsidR="000B6DA4">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lang w:val="sk-SK"/>
        </w:rPr>
        <w:fldChar w:fldCharType="separate"/>
      </w:r>
      <w:r w:rsidR="000B6DA4" w:rsidRPr="000B6DA4">
        <w:rPr>
          <w:noProof/>
          <w:color w:val="000000"/>
          <w:vertAlign w:val="superscript"/>
          <w:lang w:val="sk-SK"/>
        </w:rPr>
        <w:t>3</w:t>
      </w:r>
      <w:r w:rsidR="00F77445" w:rsidRPr="00001F05">
        <w:rPr>
          <w:color w:val="000000"/>
          <w:lang w:val="sk-SK"/>
        </w:rPr>
        <w:fldChar w:fldCharType="end"/>
      </w:r>
      <w:r w:rsidRPr="00001F05">
        <w:rPr>
          <w:color w:val="000000"/>
          <w:lang w:val="sk-SK"/>
        </w:rPr>
        <w:t>:</w:t>
      </w:r>
    </w:p>
    <w:p w:rsidR="00321B66" w:rsidRPr="00001F05" w:rsidRDefault="00321B66" w:rsidP="00802716">
      <w:pPr>
        <w:jc w:val="both"/>
        <w:rPr>
          <w:color w:val="000000"/>
          <w:lang w:val="sk-SK"/>
        </w:rPr>
      </w:pPr>
    </w:p>
    <w:p w:rsidR="00881C9B" w:rsidRPr="00001F05" w:rsidRDefault="00EC34BC" w:rsidP="00283887">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S+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S(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p>
    <w:p w:rsidR="00802716" w:rsidRPr="00001F05" w:rsidRDefault="00802716" w:rsidP="00802716">
      <w:pPr>
        <w:jc w:val="center"/>
        <w:rPr>
          <w:color w:val="000000"/>
          <w:lang w:val="sk-SK"/>
        </w:rPr>
      </w:pPr>
    </w:p>
    <w:p w:rsidR="00986BFF" w:rsidRPr="00001F05" w:rsidRDefault="00321B66" w:rsidP="00802716">
      <w:pPr>
        <w:jc w:val="both"/>
        <w:rPr>
          <w:color w:val="000000"/>
          <w:lang w:val="sk-SK"/>
        </w:rPr>
      </w:pPr>
      <w:r w:rsidRPr="00001F05">
        <w:rPr>
          <w:color w:val="000000"/>
          <w:lang w:val="sk-SK"/>
        </w:rPr>
        <w:t xml:space="preserve">Krv sa v aorte pri systole urýchli smerom k perifériám (druhý derivant) a súčasne roztiahne stenu aorty (prvý derivant). Roztiahnutá aorta je zásobárňou krvi a po skončení systoly z nej prúdi krv ďalej do periférií. Druhý derivant určuje tok krvi aortou do periférií a je základným popisom pre Dopplerovú echokardiografiu a elektromagnetickú flowmetriu </w:t>
      </w:r>
      <w:r w:rsidR="00F77445" w:rsidRPr="00001F05">
        <w:rPr>
          <w:color w:val="000000"/>
          <w:lang w:val="sk-SK"/>
        </w:rPr>
        <w:fldChar w:fldCharType="begin"/>
      </w:r>
      <w:r w:rsidR="000B6DA4">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lang w:val="sk-SK"/>
        </w:rPr>
        <w:fldChar w:fldCharType="separate"/>
      </w:r>
      <w:r w:rsidR="000B6DA4" w:rsidRPr="000B6DA4">
        <w:rPr>
          <w:noProof/>
          <w:color w:val="000000"/>
          <w:vertAlign w:val="superscript"/>
          <w:lang w:val="sk-SK"/>
        </w:rPr>
        <w:t>3</w:t>
      </w:r>
      <w:r w:rsidR="00F77445" w:rsidRPr="00001F05">
        <w:rPr>
          <w:color w:val="000000"/>
          <w:lang w:val="sk-SK"/>
        </w:rPr>
        <w:fldChar w:fldCharType="end"/>
      </w:r>
      <w:r w:rsidRPr="00001F05">
        <w:rPr>
          <w:color w:val="000000"/>
          <w:lang w:val="sk-SK"/>
        </w:rPr>
        <w:t xml:space="preserve">. Pre TIC sa používa Ohmov zákon. Využíva sa premenlivosti impedancie v priebehu srdečného cyklu. Jednotlivé zložky impedancie hrudníka sú uvedené v rovnici (2) </w:t>
      </w:r>
      <w:r w:rsidR="00F77445" w:rsidRPr="00001F05">
        <w:rPr>
          <w:color w:val="000000"/>
          <w:lang w:val="sk-SK"/>
        </w:rPr>
        <w:fldChar w:fldCharType="begin"/>
      </w:r>
      <w:r w:rsidR="000B6DA4">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lang w:val="sk-SK"/>
        </w:rPr>
        <w:fldChar w:fldCharType="separate"/>
      </w:r>
      <w:r w:rsidR="000B6DA4" w:rsidRPr="000B6DA4">
        <w:rPr>
          <w:noProof/>
          <w:color w:val="000000"/>
          <w:vertAlign w:val="superscript"/>
          <w:lang w:val="sk-SK"/>
        </w:rPr>
        <w:t>3</w:t>
      </w:r>
      <w:r w:rsidR="00F77445" w:rsidRPr="00001F05">
        <w:rPr>
          <w:color w:val="000000"/>
          <w:lang w:val="sk-SK"/>
        </w:rPr>
        <w:fldChar w:fldCharType="end"/>
      </w:r>
      <w:r w:rsidRPr="00001F05">
        <w:rPr>
          <w:color w:val="000000"/>
          <w:lang w:val="sk-SK"/>
        </w:rPr>
        <w:t>:</w:t>
      </w:r>
    </w:p>
    <w:p w:rsidR="00321B66" w:rsidRPr="00001F05" w:rsidRDefault="00321B66" w:rsidP="00802716">
      <w:pPr>
        <w:jc w:val="both"/>
        <w:rPr>
          <w:color w:val="000000"/>
          <w:lang w:val="sk-SK"/>
        </w:rPr>
      </w:pPr>
    </w:p>
    <w:p w:rsidR="00881C9B" w:rsidRPr="00001F05" w:rsidRDefault="00027B0D" w:rsidP="00881C9B">
      <w:pPr>
        <w:jc w:val="both"/>
        <w:rPr>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7D05D3" w:rsidRPr="00001F05" w:rsidRDefault="007D05D3" w:rsidP="00802716">
      <w:pPr>
        <w:jc w:val="both"/>
        <w:rPr>
          <w:color w:val="000000"/>
          <w:lang w:val="sk-SK"/>
        </w:rPr>
      </w:pPr>
    </w:p>
    <w:p w:rsidR="00321B66" w:rsidRPr="00001F05" w:rsidRDefault="00321B66" w:rsidP="00321B66">
      <w:pPr>
        <w:jc w:val="center"/>
        <w:rPr>
          <w:color w:val="000000"/>
          <w:lang w:val="sk-SK"/>
        </w:rPr>
      </w:pPr>
      <w:r w:rsidRPr="00001F05">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321B66" w:rsidRPr="00001F05" w:rsidRDefault="00321B66" w:rsidP="00321B66">
      <w:pPr>
        <w:jc w:val="center"/>
        <w:rPr>
          <w:color w:val="000000"/>
          <w:lang w:val="sk-SK"/>
        </w:rPr>
      </w:pPr>
      <w:r w:rsidRPr="00001F05">
        <w:rPr>
          <w:color w:val="000000"/>
          <w:lang w:val="sk-SK"/>
        </w:rPr>
        <w:t xml:space="preserve"> </w:t>
      </w:r>
    </w:p>
    <w:p w:rsidR="00321B66" w:rsidRPr="00001F05" w:rsidRDefault="00321B66" w:rsidP="00321B66">
      <w:pPr>
        <w:jc w:val="both"/>
        <w:rPr>
          <w:color w:val="000000"/>
          <w:lang w:val="sk-SK"/>
        </w:rPr>
      </w:pPr>
      <w:r w:rsidRPr="00001F05">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321B66" w:rsidRPr="00001F05" w:rsidRDefault="00321B66" w:rsidP="00321B66">
      <w:pPr>
        <w:jc w:val="center"/>
        <w:rPr>
          <w:color w:val="000000"/>
          <w:lang w:val="sk-SK"/>
        </w:rPr>
      </w:pPr>
    </w:p>
    <w:p w:rsidR="00802716" w:rsidRPr="00001F05" w:rsidRDefault="00004FEA" w:rsidP="00321B66">
      <w:pPr>
        <w:jc w:val="center"/>
        <w:rPr>
          <w:b/>
          <w:color w:val="000000"/>
          <w:lang w:val="sk-SK"/>
        </w:rPr>
      </w:pPr>
      <w:r w:rsidRPr="00001F05">
        <w:rPr>
          <w:b/>
          <w:noProof/>
          <w:color w:val="000000"/>
          <w:lang w:val="sk-SK"/>
        </w:rPr>
        <w:drawing>
          <wp:inline distT="0" distB="0" distL="0" distR="0" wp14:anchorId="52289E1C" wp14:editId="7B46756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802716" w:rsidRPr="00001F05" w:rsidRDefault="00802716" w:rsidP="00802716">
      <w:pPr>
        <w:jc w:val="center"/>
        <w:rPr>
          <w:color w:val="000000"/>
          <w:sz w:val="22"/>
          <w:szCs w:val="22"/>
          <w:lang w:val="sk-SK"/>
        </w:rPr>
      </w:pPr>
      <w:r w:rsidRPr="00001F05">
        <w:rPr>
          <w:color w:val="000000"/>
          <w:sz w:val="22"/>
          <w:szCs w:val="22"/>
          <w:lang w:val="sk-SK"/>
        </w:rPr>
        <w:t xml:space="preserve">Obrázok 1. </w:t>
      </w:r>
      <w:r w:rsidR="00535598" w:rsidRPr="00001F05">
        <w:rPr>
          <w:color w:val="000000"/>
          <w:sz w:val="22"/>
          <w:szCs w:val="22"/>
          <w:lang w:val="sk-SK"/>
        </w:rPr>
        <w:t xml:space="preserve">Princíp zmeny vodivosti krvi </w:t>
      </w:r>
      <w:r w:rsidR="00F77445" w:rsidRPr="00001F05">
        <w:rPr>
          <w:color w:val="000000"/>
          <w:sz w:val="22"/>
          <w:szCs w:val="22"/>
          <w:lang w:val="sk-SK"/>
        </w:rPr>
        <w:fldChar w:fldCharType="begin"/>
      </w:r>
      <w:r w:rsidR="000B6DA4">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sz w:val="22"/>
          <w:szCs w:val="22"/>
          <w:lang w:val="sk-SK"/>
        </w:rPr>
        <w:fldChar w:fldCharType="separate"/>
      </w:r>
      <w:r w:rsidR="000B6DA4" w:rsidRPr="000B6DA4">
        <w:rPr>
          <w:noProof/>
          <w:color w:val="000000"/>
          <w:sz w:val="22"/>
          <w:szCs w:val="22"/>
          <w:vertAlign w:val="superscript"/>
          <w:lang w:val="sk-SK"/>
        </w:rPr>
        <w:t>3</w:t>
      </w:r>
      <w:r w:rsidR="00F77445" w:rsidRPr="00001F05">
        <w:rPr>
          <w:color w:val="000000"/>
          <w:sz w:val="22"/>
          <w:szCs w:val="22"/>
          <w:lang w:val="sk-SK"/>
        </w:rPr>
        <w:fldChar w:fldCharType="end"/>
      </w:r>
      <w:r w:rsidR="00283887" w:rsidRPr="00001F05">
        <w:rPr>
          <w:color w:val="000000"/>
          <w:sz w:val="22"/>
          <w:szCs w:val="22"/>
          <w:lang w:val="sk-SK"/>
        </w:rPr>
        <w:t>.</w:t>
      </w:r>
    </w:p>
    <w:p w:rsidR="00802716" w:rsidRPr="00001F05" w:rsidRDefault="006D45C2" w:rsidP="00802716">
      <w:pPr>
        <w:jc w:val="center"/>
        <w:rPr>
          <w:color w:val="000000"/>
          <w:lang w:val="sk-SK"/>
        </w:rPr>
      </w:pPr>
      <w:r w:rsidRPr="00001F05">
        <w:rPr>
          <w:noProof/>
          <w:color w:val="000000"/>
          <w:lang w:val="sk-SK"/>
        </w:rPr>
        <w:lastRenderedPageBreak/>
        <w:drawing>
          <wp:inline distT="0" distB="0" distL="0" distR="0" wp14:anchorId="591208F1" wp14:editId="23EDE56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802716" w:rsidRPr="00001F05" w:rsidRDefault="00802716" w:rsidP="00802716">
      <w:pPr>
        <w:ind w:left="360"/>
        <w:jc w:val="center"/>
        <w:rPr>
          <w:color w:val="000000"/>
          <w:sz w:val="22"/>
          <w:szCs w:val="22"/>
          <w:lang w:val="sk-SK"/>
        </w:rPr>
      </w:pPr>
      <w:r w:rsidRPr="00001F05">
        <w:rPr>
          <w:color w:val="000000"/>
          <w:sz w:val="22"/>
          <w:szCs w:val="22"/>
          <w:lang w:val="sk-SK"/>
        </w:rPr>
        <w:t xml:space="preserve">Obrázok 2. Vzťah zmeny rýchlosti </w:t>
      </w:r>
      <w:r w:rsidR="009C3877" w:rsidRPr="00001F05">
        <w:rPr>
          <w:color w:val="000000"/>
          <w:sz w:val="22"/>
          <w:szCs w:val="22"/>
          <w:lang w:val="sk-SK"/>
        </w:rPr>
        <w:t>krvi</w:t>
      </w:r>
      <w:r w:rsidR="000F1ACD" w:rsidRPr="00001F05">
        <w:rPr>
          <w:color w:val="000000"/>
          <w:sz w:val="22"/>
          <w:szCs w:val="22"/>
          <w:lang w:val="sk-SK"/>
        </w:rPr>
        <w:t xml:space="preserve"> </w:t>
      </w:r>
      <w:r w:rsidRPr="00001F05">
        <w:rPr>
          <w:color w:val="000000"/>
          <w:sz w:val="22"/>
          <w:szCs w:val="22"/>
          <w:lang w:val="sk-SK"/>
        </w:rPr>
        <w:t>a</w:t>
      </w:r>
      <w:r w:rsidR="00283887" w:rsidRPr="00001F05">
        <w:rPr>
          <w:color w:val="000000"/>
          <w:sz w:val="22"/>
          <w:szCs w:val="22"/>
          <w:lang w:val="sk-SK"/>
        </w:rPr>
        <w:t> </w:t>
      </w:r>
      <w:r w:rsidRPr="00001F05">
        <w:rPr>
          <w:color w:val="000000"/>
          <w:sz w:val="22"/>
          <w:szCs w:val="22"/>
          <w:lang w:val="sk-SK"/>
        </w:rPr>
        <w:t>vodivosti</w:t>
      </w:r>
      <w:r w:rsidR="00283887" w:rsidRPr="00001F05">
        <w:rPr>
          <w:color w:val="000000"/>
          <w:sz w:val="22"/>
          <w:szCs w:val="22"/>
          <w:lang w:val="sk-SK"/>
        </w:rPr>
        <w:t xml:space="preserve"> </w:t>
      </w:r>
      <w:r w:rsidR="009C3877" w:rsidRPr="00001F05">
        <w:rPr>
          <w:color w:val="000000"/>
          <w:sz w:val="22"/>
          <w:szCs w:val="22"/>
          <w:lang w:val="sk-SK"/>
        </w:rPr>
        <w:t>krvi</w:t>
      </w:r>
      <w:r w:rsidR="000F1ACD" w:rsidRPr="00001F05">
        <w:rPr>
          <w:color w:val="000000"/>
          <w:sz w:val="22"/>
          <w:szCs w:val="22"/>
          <w:lang w:val="sk-SK"/>
        </w:rPr>
        <w:t xml:space="preserve"> </w:t>
      </w:r>
      <w:r w:rsidR="00F77445" w:rsidRPr="00001F05">
        <w:rPr>
          <w:color w:val="000000"/>
          <w:sz w:val="22"/>
          <w:szCs w:val="22"/>
          <w:lang w:val="sk-SK"/>
        </w:rPr>
        <w:fldChar w:fldCharType="begin"/>
      </w:r>
      <w:r w:rsidR="000B6DA4">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sz w:val="22"/>
          <w:szCs w:val="22"/>
          <w:lang w:val="sk-SK"/>
        </w:rPr>
        <w:fldChar w:fldCharType="separate"/>
      </w:r>
      <w:r w:rsidR="000B6DA4" w:rsidRPr="000B6DA4">
        <w:rPr>
          <w:noProof/>
          <w:color w:val="000000"/>
          <w:sz w:val="22"/>
          <w:szCs w:val="22"/>
          <w:vertAlign w:val="superscript"/>
          <w:lang w:val="sk-SK"/>
        </w:rPr>
        <w:t>3</w:t>
      </w:r>
      <w:r w:rsidR="00F77445" w:rsidRPr="00001F05">
        <w:rPr>
          <w:color w:val="000000"/>
          <w:sz w:val="22"/>
          <w:szCs w:val="22"/>
          <w:lang w:val="sk-SK"/>
        </w:rPr>
        <w:fldChar w:fldCharType="end"/>
      </w:r>
      <w:r w:rsidR="00283887" w:rsidRPr="00001F05">
        <w:rPr>
          <w:color w:val="000000"/>
          <w:sz w:val="22"/>
          <w:szCs w:val="22"/>
          <w:lang w:val="sk-SK"/>
        </w:rPr>
        <w:t>.</w:t>
      </w:r>
    </w:p>
    <w:p w:rsidR="00802716" w:rsidRPr="00001F05" w:rsidRDefault="00802716" w:rsidP="00802716">
      <w:pPr>
        <w:jc w:val="both"/>
        <w:rPr>
          <w:color w:val="000000"/>
          <w:lang w:val="sk-SK"/>
        </w:rPr>
      </w:pPr>
    </w:p>
    <w:p w:rsidR="00321B66" w:rsidRPr="00001F05" w:rsidRDefault="00321B66" w:rsidP="00802716">
      <w:pPr>
        <w:jc w:val="both"/>
        <w:rPr>
          <w:color w:val="000000"/>
          <w:lang w:val="sk-SK"/>
        </w:rPr>
      </w:pPr>
      <w:r w:rsidRPr="00001F05">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321B66" w:rsidRPr="00001F05" w:rsidRDefault="00321B66" w:rsidP="00802716">
      <w:pPr>
        <w:jc w:val="both"/>
        <w:rPr>
          <w:color w:val="000000"/>
          <w:lang w:val="sk-SK"/>
        </w:rPr>
      </w:pPr>
    </w:p>
    <w:p w:rsidR="00802716" w:rsidRPr="00001F05" w:rsidRDefault="00802716" w:rsidP="001A422F">
      <w:pPr>
        <w:pStyle w:val="Nadpis2"/>
        <w:rPr>
          <w:lang w:val="sk-SK"/>
        </w:rPr>
      </w:pPr>
      <w:bookmarkStart w:id="6" w:name="_Toc386404199"/>
      <w:bookmarkStart w:id="7" w:name="_Toc507854639"/>
      <w:r w:rsidRPr="00001F05">
        <w:rPr>
          <w:lang w:val="sk-SK"/>
        </w:rPr>
        <w:t>Výpočet SV</w:t>
      </w:r>
      <w:bookmarkEnd w:id="6"/>
      <w:bookmarkEnd w:id="7"/>
    </w:p>
    <w:p w:rsidR="00986BFF" w:rsidRPr="00001F05" w:rsidRDefault="00986BFF" w:rsidP="00802716">
      <w:pPr>
        <w:jc w:val="center"/>
        <w:rPr>
          <w:b/>
          <w:lang w:val="sk-SK"/>
        </w:rPr>
      </w:pPr>
    </w:p>
    <w:p w:rsidR="00607F9F" w:rsidRPr="00001F05" w:rsidRDefault="00321B66" w:rsidP="00802716">
      <w:pPr>
        <w:jc w:val="both"/>
        <w:rPr>
          <w:lang w:val="sk-SK"/>
        </w:rPr>
      </w:pPr>
      <w:r w:rsidRPr="00001F05">
        <w:rPr>
          <w:lang w:val="sk-SK"/>
        </w:rPr>
        <w:t>Impedancia hrudníka (geometricky definovaného ako valec) Z, je určená jeho dĺžkou L, prierezom A a odporom ρ. Impedanciu, kde V je objem hrudníka vyjadruje rovnica (3):</w:t>
      </w:r>
    </w:p>
    <w:p w:rsidR="00881C9B" w:rsidRPr="00001F05" w:rsidRDefault="00986BFF" w:rsidP="00881C9B">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86BFF" w:rsidRPr="00001F05" w:rsidRDefault="00986BFF" w:rsidP="00802716">
      <w:pPr>
        <w:jc w:val="both"/>
        <w:rPr>
          <w:lang w:val="sk-SK"/>
        </w:rPr>
      </w:pPr>
    </w:p>
    <w:p w:rsidR="00802716" w:rsidRPr="00001F05" w:rsidRDefault="00802716" w:rsidP="00802716">
      <w:pPr>
        <w:jc w:val="center"/>
        <w:rPr>
          <w:b/>
          <w:lang w:val="sk-SK"/>
        </w:rPr>
      </w:pPr>
    </w:p>
    <w:p w:rsidR="00D76A7F" w:rsidRPr="00001F05" w:rsidRDefault="00321B66" w:rsidP="00986BFF">
      <w:pPr>
        <w:jc w:val="both"/>
        <w:rPr>
          <w:lang w:val="sk-SK"/>
        </w:rPr>
      </w:pPr>
      <w:r w:rsidRPr="00001F05">
        <w:rPr>
          <w:lang w:val="sk-SK"/>
        </w:rPr>
        <w:t xml:space="preserve">Impedancia Z(t) sa skladá zo základnej impedancie Z0 a impedancie meniacej sa v priebehu srdečného cyklu  Zb(t). Základná a premenlivá zložka impedancie sú paralelne zapojené a preto môžeme použiť recipročné pravidlo a vyjadriť zmeny impedancie ako: </w:t>
      </w:r>
      <w:r w:rsidR="00802716" w:rsidRPr="00001F05">
        <w:rPr>
          <w:lang w:val="sk-SK"/>
        </w:rPr>
        <w:t xml:space="preserve"> </w:t>
      </w:r>
    </w:p>
    <w:p w:rsidR="00607F9F" w:rsidRPr="00001F05" w:rsidRDefault="00607F9F" w:rsidP="00986BFF">
      <w:pPr>
        <w:jc w:val="both"/>
        <w:rPr>
          <w:lang w:val="sk-SK"/>
        </w:rPr>
      </w:pPr>
    </w:p>
    <w:p w:rsidR="00D76A7F" w:rsidRPr="00001F05" w:rsidRDefault="00EC34BC" w:rsidP="00986BFF">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607F9F" w:rsidRPr="00001F05" w:rsidRDefault="00607F9F" w:rsidP="00986BFF">
      <w:pPr>
        <w:jc w:val="both"/>
        <w:rPr>
          <w:lang w:val="sk-SK"/>
        </w:rPr>
      </w:pPr>
    </w:p>
    <w:p w:rsidR="00607F9F" w:rsidRPr="00001F05" w:rsidRDefault="00321B66" w:rsidP="00986BFF">
      <w:pPr>
        <w:jc w:val="both"/>
        <w:rPr>
          <w:lang w:val="sk-SK"/>
        </w:rPr>
      </w:pPr>
      <w:r w:rsidRPr="00001F05">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321B66" w:rsidRPr="00001F05" w:rsidRDefault="00321B66" w:rsidP="00986BFF">
      <w:pPr>
        <w:jc w:val="both"/>
        <w:rPr>
          <w:lang w:val="sk-SK"/>
        </w:rPr>
      </w:pPr>
    </w:p>
    <w:p w:rsidR="00881C9B" w:rsidRPr="00001F05" w:rsidRDefault="008F4E36" w:rsidP="00881C9B">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802716" w:rsidRPr="00001F05" w:rsidRDefault="00802716" w:rsidP="00986BFF">
      <w:pPr>
        <w:jc w:val="both"/>
        <w:rPr>
          <w:lang w:val="sk-SK"/>
        </w:rPr>
      </w:pPr>
    </w:p>
    <w:p w:rsidR="00802716" w:rsidRPr="00001F05" w:rsidRDefault="006F1D75" w:rsidP="006F1D75">
      <w:pPr>
        <w:pStyle w:val="Nadpis3"/>
        <w:rPr>
          <w:lang w:val="sk-SK"/>
        </w:rPr>
      </w:pPr>
      <w:bookmarkStart w:id="8" w:name="_Toc386404200"/>
      <w:bookmarkStart w:id="9" w:name="_Toc507854640"/>
      <w:r w:rsidRPr="00001F05">
        <w:rPr>
          <w:lang w:val="sk-SK"/>
        </w:rPr>
        <w:t>Metódy predpokladajúce konštantn</w:t>
      </w:r>
      <w:r w:rsidR="00265868" w:rsidRPr="00001F05">
        <w:rPr>
          <w:lang w:val="sk-SK"/>
        </w:rPr>
        <w:t>ú</w:t>
      </w:r>
      <w:r w:rsidRPr="00001F05">
        <w:rPr>
          <w:lang w:val="sk-SK"/>
        </w:rPr>
        <w:t xml:space="preserve"> impedanciou krvi</w:t>
      </w:r>
      <w:bookmarkEnd w:id="8"/>
      <w:bookmarkEnd w:id="9"/>
    </w:p>
    <w:p w:rsidR="006F1D75" w:rsidRPr="00001F05" w:rsidRDefault="006F1D75" w:rsidP="006F1D75">
      <w:pPr>
        <w:rPr>
          <w:lang w:val="sk-SK"/>
        </w:rPr>
      </w:pPr>
    </w:p>
    <w:p w:rsidR="00A615B1" w:rsidRPr="00001F05" w:rsidRDefault="00321B66" w:rsidP="00A615B1">
      <w:pPr>
        <w:jc w:val="both"/>
        <w:rPr>
          <w:lang w:val="sk-SK"/>
        </w:rPr>
      </w:pPr>
      <w:r w:rsidRPr="00001F05">
        <w:rPr>
          <w:lang w:val="sk-SK"/>
        </w:rPr>
        <w:t>Dosadením pravej časti rovnice (5) do rovnice (3) dostaneme vzťah pre maximálnu objemovú zmenu, kde jedinou premennou je - Zmax a síce maximálna hodnota zmeny zápornej impedancie:</w:t>
      </w:r>
    </w:p>
    <w:p w:rsidR="00321B66" w:rsidRPr="00001F05" w:rsidRDefault="00321B66" w:rsidP="00A615B1">
      <w:pPr>
        <w:jc w:val="both"/>
        <w:rPr>
          <w:lang w:val="sk-SK"/>
        </w:rPr>
      </w:pPr>
    </w:p>
    <w:p w:rsidR="00881C9B" w:rsidRPr="00001F05" w:rsidRDefault="008F4E36" w:rsidP="00881C9B">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A615B1" w:rsidRPr="00001F05" w:rsidRDefault="00A615B1" w:rsidP="00A615B1">
      <w:pPr>
        <w:jc w:val="both"/>
        <w:rPr>
          <w:lang w:val="sk-SK"/>
        </w:rPr>
      </w:pPr>
    </w:p>
    <w:p w:rsidR="00321B66" w:rsidRPr="00001F05" w:rsidRDefault="00321B66" w:rsidP="00881C9B">
      <w:pPr>
        <w:jc w:val="both"/>
        <w:rPr>
          <w:lang w:val="sk-SK"/>
        </w:rPr>
      </w:pPr>
      <w:r w:rsidRPr="00001F05">
        <w:rPr>
          <w:lang w:val="sk-SK"/>
        </w:rPr>
        <w:t xml:space="preserve">Táto rovnica však predpokladá nulový odtok krvi z meraného úseku a preto pre reálne použitie je potrebná jej úprava. O to sa pokúsil Nyboer [3], ktorý zavádza rovnicu: </w:t>
      </w:r>
    </w:p>
    <w:p w:rsidR="00881C9B" w:rsidRPr="00001F05" w:rsidRDefault="00EC34BC"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802716" w:rsidRPr="00001F05" w:rsidRDefault="00A615B1" w:rsidP="00802716">
      <w:pPr>
        <w:jc w:val="both"/>
        <w:rPr>
          <w:lang w:val="sk-SK"/>
        </w:rPr>
      </w:pPr>
      <m:oMathPara>
        <m:oMath>
          <m:r>
            <w:rPr>
              <w:rFonts w:ascii="Cambria Math" w:hAnsi="Cambria Math"/>
              <w:color w:val="000000"/>
              <w:lang w:val="sk-SK"/>
            </w:rPr>
            <m:t xml:space="preserve"> </m:t>
          </m:r>
        </m:oMath>
      </m:oMathPara>
    </w:p>
    <w:p w:rsidR="00802716" w:rsidRPr="00001F05" w:rsidRDefault="00321B66" w:rsidP="00802716">
      <w:pPr>
        <w:jc w:val="both"/>
        <w:rPr>
          <w:lang w:val="sk-SK"/>
        </w:rPr>
      </w:pPr>
      <w:r w:rsidRPr="00001F05">
        <w:rPr>
          <w:lang w:val="sk-SK"/>
        </w:rPr>
        <w:t>s tou modifikáciou, že v  tejto rovnici bolo potrebné určiť - Zmax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802716" w:rsidRPr="00001F05" w:rsidRDefault="00802716" w:rsidP="00802716">
      <w:pPr>
        <w:jc w:val="both"/>
        <w:rPr>
          <w:lang w:val="sk-SK"/>
        </w:rPr>
      </w:pPr>
    </w:p>
    <w:p w:rsidR="003A3284" w:rsidRPr="00001F05" w:rsidRDefault="00004FEA" w:rsidP="003A3284">
      <w:pPr>
        <w:keepNext/>
        <w:jc w:val="center"/>
        <w:rPr>
          <w:lang w:val="sk-SK"/>
        </w:rPr>
      </w:pPr>
      <w:r w:rsidRPr="00001F05">
        <w:rPr>
          <w:noProof/>
          <w:lang w:val="sk-SK"/>
        </w:rPr>
        <w:drawing>
          <wp:inline distT="0" distB="0" distL="0" distR="0" wp14:anchorId="7885C6A7" wp14:editId="3F22DDA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3A3284" w:rsidRPr="00001F05" w:rsidRDefault="00321B66" w:rsidP="00321B66">
      <w:pPr>
        <w:jc w:val="center"/>
        <w:rPr>
          <w:sz w:val="22"/>
          <w:szCs w:val="22"/>
          <w:lang w:val="sk-SK"/>
        </w:rPr>
      </w:pPr>
      <w:r w:rsidRPr="00001F05">
        <w:rPr>
          <w:sz w:val="22"/>
          <w:szCs w:val="22"/>
          <w:lang w:val="sk-SK"/>
        </w:rPr>
        <w:t xml:space="preserve">Obrázok 3. V hornej časti obrázku je načrtnutý princíp spätnej extrapolácie podľa Nyboera a v spodnej časti dopredná extrapolácia podľa Kubíčka </w:t>
      </w:r>
      <w:r w:rsidR="00F77445" w:rsidRPr="00001F05">
        <w:rPr>
          <w:sz w:val="22"/>
          <w:szCs w:val="22"/>
          <w:lang w:val="sk-SK"/>
        </w:rPr>
        <w:fldChar w:fldCharType="begin"/>
      </w:r>
      <w:r w:rsidR="000B6DA4">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sz w:val="22"/>
          <w:szCs w:val="22"/>
          <w:lang w:val="sk-SK"/>
        </w:rPr>
        <w:fldChar w:fldCharType="separate"/>
      </w:r>
      <w:r w:rsidR="000B6DA4" w:rsidRPr="000B6DA4">
        <w:rPr>
          <w:noProof/>
          <w:sz w:val="22"/>
          <w:szCs w:val="22"/>
          <w:vertAlign w:val="superscript"/>
          <w:lang w:val="sk-SK"/>
        </w:rPr>
        <w:t>3</w:t>
      </w:r>
      <w:r w:rsidR="00F77445" w:rsidRPr="00001F05">
        <w:rPr>
          <w:sz w:val="22"/>
          <w:szCs w:val="22"/>
          <w:lang w:val="sk-SK"/>
        </w:rPr>
        <w:fldChar w:fldCharType="end"/>
      </w:r>
      <w:r w:rsidRPr="00001F05">
        <w:rPr>
          <w:sz w:val="22"/>
          <w:szCs w:val="22"/>
          <w:lang w:val="sk-SK"/>
        </w:rPr>
        <w:t>.</w:t>
      </w:r>
    </w:p>
    <w:p w:rsidR="00321B66" w:rsidRPr="00001F05" w:rsidRDefault="00321B66" w:rsidP="00802716">
      <w:pPr>
        <w:jc w:val="both"/>
        <w:rPr>
          <w:lang w:val="sk-SK"/>
        </w:rPr>
      </w:pPr>
    </w:p>
    <w:p w:rsidR="00A615B1" w:rsidRPr="00001F05" w:rsidRDefault="00321B66" w:rsidP="00A615B1">
      <w:pPr>
        <w:jc w:val="both"/>
        <w:rPr>
          <w:lang w:val="sk-SK"/>
        </w:rPr>
      </w:pPr>
      <w:r w:rsidRPr="00001F05">
        <w:rPr>
          <w:lang w:val="sk-SK"/>
        </w:rPr>
        <w:t>Problém sa snaží vyriešiť Kubíček a spol. [4], ktorý predpokladá, že ak sa maximum derivácie impedancie udrží konštantné počas celej doby systoly, vykompenzuje sa tak výtok krvi do periférií:</w:t>
      </w:r>
    </w:p>
    <w:p w:rsidR="00321B66" w:rsidRPr="00001F05" w:rsidRDefault="00321B66" w:rsidP="00A615B1">
      <w:pPr>
        <w:jc w:val="both"/>
        <w:rPr>
          <w:lang w:val="sk-SK"/>
        </w:rPr>
      </w:pPr>
    </w:p>
    <w:p w:rsidR="00881C9B" w:rsidRPr="00001F05" w:rsidRDefault="006A1B1E" w:rsidP="00881C9B">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AE23B1" w:rsidRPr="00001F05" w:rsidRDefault="00AE23B1" w:rsidP="00881C9B">
      <w:pPr>
        <w:jc w:val="both"/>
        <w:rPr>
          <w:lang w:val="sk-SK"/>
        </w:rPr>
      </w:pPr>
    </w:p>
    <w:p w:rsidR="00802716" w:rsidRPr="00001F05" w:rsidRDefault="00321B66" w:rsidP="00802716">
      <w:pPr>
        <w:jc w:val="both"/>
        <w:rPr>
          <w:lang w:val="sk-SK"/>
        </w:rPr>
      </w:pPr>
      <w:r w:rsidRPr="00001F05">
        <w:rPr>
          <w:lang w:val="sk-SK"/>
        </w:rPr>
        <w:lastRenderedPageBreak/>
        <w:t>Odtiaľ dostávame po dosadení do rovnice (5) výpočet maxima impedancie SV podľa Kubíčka [4]:</w:t>
      </w:r>
    </w:p>
    <w:p w:rsidR="00881C9B" w:rsidRPr="00001F05" w:rsidRDefault="00EC34BC"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802716" w:rsidRPr="00001F05" w:rsidRDefault="00802716" w:rsidP="00802716">
      <w:pPr>
        <w:jc w:val="both"/>
        <w:rPr>
          <w:lang w:val="sk-SK"/>
        </w:rPr>
      </w:pPr>
    </w:p>
    <w:p w:rsidR="00802716" w:rsidRPr="00001F05" w:rsidRDefault="00321B66" w:rsidP="00802716">
      <w:pPr>
        <w:jc w:val="both"/>
        <w:rPr>
          <w:lang w:val="sk-SK"/>
        </w:rPr>
      </w:pPr>
      <w:r w:rsidRPr="00001F05">
        <w:rPr>
          <w:lang w:val="sk-SK"/>
        </w:rPr>
        <w:t xml:space="preserve">Tomuto spôsobu kompenzácie odtoku krvi z meranej oblasti sa hovorí maximálna dopredná extrapolácia a je základom pre všetky dnešné rovnice počítajúce SV z ICG. Ďalšou známou rovnicou pre výpočet SV je Šramek-Bernsteinová rovnica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xml:space="preserve">, ktorá však len mení definíciu objemu hrudníka, ktorý je pre daného pacienta vždy konštantný: </w:t>
      </w:r>
      <w:r w:rsidR="00802716" w:rsidRPr="00001F05">
        <w:rPr>
          <w:lang w:val="sk-SK"/>
        </w:rPr>
        <w:t xml:space="preserve"> </w:t>
      </w:r>
    </w:p>
    <w:p w:rsidR="0081101E" w:rsidRPr="00001F05" w:rsidRDefault="0081101E" w:rsidP="0081101E">
      <w:pPr>
        <w:jc w:val="both"/>
        <w:rPr>
          <w:lang w:val="sk-SK"/>
        </w:rPr>
      </w:pPr>
    </w:p>
    <w:p w:rsidR="00881C9B" w:rsidRPr="00001F05" w:rsidRDefault="00EC34BC"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81101E" w:rsidRPr="00001F05" w:rsidRDefault="0081101E" w:rsidP="0081101E">
      <w:pPr>
        <w:jc w:val="both"/>
        <w:rPr>
          <w:lang w:val="sk-SK"/>
        </w:rPr>
      </w:pPr>
    </w:p>
    <w:p w:rsidR="006F1D75" w:rsidRPr="00001F05" w:rsidRDefault="00956391" w:rsidP="006F1D75">
      <w:pPr>
        <w:pStyle w:val="Nadpis3"/>
        <w:rPr>
          <w:lang w:val="sk-SK"/>
        </w:rPr>
      </w:pPr>
      <w:bookmarkStart w:id="10" w:name="_Toc386404201"/>
      <w:bookmarkStart w:id="11" w:name="_Toc507854641"/>
      <w:r w:rsidRPr="00001F05">
        <w:rPr>
          <w:lang w:val="sk-SK"/>
        </w:rPr>
        <w:t>Metódy s premenlivou</w:t>
      </w:r>
      <w:r w:rsidR="006F1D75" w:rsidRPr="00001F05">
        <w:rPr>
          <w:lang w:val="sk-SK"/>
        </w:rPr>
        <w:t xml:space="preserve"> impedanciou krvi</w:t>
      </w:r>
      <w:bookmarkEnd w:id="10"/>
      <w:bookmarkEnd w:id="11"/>
    </w:p>
    <w:p w:rsidR="006F1D75" w:rsidRPr="00001F05" w:rsidRDefault="006F1D75" w:rsidP="0081101E">
      <w:pPr>
        <w:jc w:val="both"/>
        <w:rPr>
          <w:lang w:val="sk-SK"/>
        </w:rPr>
      </w:pPr>
    </w:p>
    <w:p w:rsidR="00802716" w:rsidRPr="00001F05" w:rsidRDefault="00321B66" w:rsidP="00802716">
      <w:pPr>
        <w:jc w:val="both"/>
        <w:rPr>
          <w:lang w:val="sk-SK"/>
        </w:rPr>
      </w:pPr>
      <w:r w:rsidRPr="00001F05">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81101E" w:rsidRPr="00001F05" w:rsidRDefault="0081101E" w:rsidP="0081101E">
      <w:pPr>
        <w:jc w:val="both"/>
        <w:rPr>
          <w:lang w:val="sk-SK"/>
        </w:rPr>
      </w:pPr>
    </w:p>
    <w:p w:rsidR="00881C9B" w:rsidRPr="00001F05" w:rsidRDefault="00EC34BC" w:rsidP="00881C9B">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81101E" w:rsidRPr="00001F05" w:rsidRDefault="0081101E" w:rsidP="0081101E">
      <w:pPr>
        <w:jc w:val="both"/>
        <w:rPr>
          <w:lang w:val="sk-SK"/>
        </w:rPr>
      </w:pPr>
    </w:p>
    <w:p w:rsidR="0081101E" w:rsidRPr="00001F05" w:rsidRDefault="00B57135" w:rsidP="0081101E">
      <w:pPr>
        <w:jc w:val="both"/>
        <w:rPr>
          <w:lang w:val="sk-SK"/>
        </w:rPr>
      </w:pPr>
      <w:r w:rsidRPr="00001F05">
        <w:rPr>
          <w:lang w:val="sk-SK"/>
        </w:rPr>
        <w:t xml:space="preserve">A dosadenie rovnice </w:t>
      </w:r>
      <w:r w:rsidR="003B2AA9" w:rsidRPr="00001F05">
        <w:rPr>
          <w:lang w:val="sk-SK"/>
        </w:rPr>
        <w:t>:</w:t>
      </w:r>
    </w:p>
    <w:p w:rsidR="0081101E" w:rsidRPr="00001F05" w:rsidRDefault="0081101E" w:rsidP="0081101E">
      <w:pPr>
        <w:jc w:val="both"/>
        <w:rPr>
          <w:lang w:val="sk-SK"/>
        </w:rPr>
      </w:pPr>
    </w:p>
    <w:p w:rsidR="00802716" w:rsidRPr="00001F05" w:rsidRDefault="00EC34BC" w:rsidP="0080271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0F1ACD" w:rsidRPr="00001F05" w:rsidRDefault="000F1ACD" w:rsidP="00802716">
      <w:pPr>
        <w:jc w:val="both"/>
        <w:rPr>
          <w:lang w:val="sk-SK"/>
        </w:rPr>
      </w:pPr>
    </w:p>
    <w:p w:rsidR="00802716" w:rsidRPr="00001F05" w:rsidRDefault="00321B66" w:rsidP="00802716">
      <w:pPr>
        <w:jc w:val="both"/>
        <w:rPr>
          <w:lang w:val="sk-SK"/>
        </w:rPr>
      </w:pPr>
      <w:r w:rsidRPr="00001F05">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802716" w:rsidRPr="00001F05" w:rsidRDefault="00004FEA" w:rsidP="00802716">
      <w:pPr>
        <w:jc w:val="center"/>
        <w:rPr>
          <w:lang w:val="sk-SK"/>
        </w:rPr>
      </w:pPr>
      <w:r w:rsidRPr="00001F05">
        <w:rPr>
          <w:noProof/>
          <w:lang w:val="sk-SK"/>
        </w:rPr>
        <w:drawing>
          <wp:inline distT="0" distB="0" distL="0" distR="0" wp14:anchorId="379DC8DA" wp14:editId="3B2F18B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560A58" w:rsidRPr="00001F05" w:rsidRDefault="00321B66" w:rsidP="00802716">
      <w:pPr>
        <w:jc w:val="center"/>
        <w:rPr>
          <w:sz w:val="22"/>
          <w:szCs w:val="22"/>
          <w:lang w:val="sk-SK"/>
        </w:rPr>
      </w:pPr>
      <w:r w:rsidRPr="00001F05">
        <w:rPr>
          <w:sz w:val="22"/>
          <w:szCs w:val="22"/>
          <w:lang w:val="sk-SK"/>
        </w:rPr>
        <w:lastRenderedPageBreak/>
        <w:t xml:space="preserve">Obrázok 4. Vzťah medzi EKG (A), tlak v aorte (B), rozpínanie aorty (C), tok v aorte (D),  rozpínanie pľúcnej tepny (E),      (F),        (G) </w:t>
      </w:r>
      <w:r w:rsidR="00F77445" w:rsidRPr="00001F05">
        <w:rPr>
          <w:sz w:val="22"/>
          <w:szCs w:val="22"/>
          <w:lang w:val="sk-SK"/>
        </w:rPr>
        <w:fldChar w:fldCharType="begin"/>
      </w:r>
      <w:r w:rsidR="000B6DA4">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sz w:val="22"/>
          <w:szCs w:val="22"/>
          <w:lang w:val="sk-SK"/>
        </w:rPr>
        <w:fldChar w:fldCharType="separate"/>
      </w:r>
      <w:r w:rsidR="000B6DA4" w:rsidRPr="000B6DA4">
        <w:rPr>
          <w:noProof/>
          <w:sz w:val="22"/>
          <w:szCs w:val="22"/>
          <w:vertAlign w:val="superscript"/>
          <w:lang w:val="sk-SK"/>
        </w:rPr>
        <w:t>3</w:t>
      </w:r>
      <w:r w:rsidR="00F77445" w:rsidRPr="00001F05">
        <w:rPr>
          <w:sz w:val="22"/>
          <w:szCs w:val="22"/>
          <w:lang w:val="sk-SK"/>
        </w:rPr>
        <w:fldChar w:fldCharType="end"/>
      </w:r>
      <w:r w:rsidRPr="00001F05">
        <w:rPr>
          <w:sz w:val="22"/>
          <w:szCs w:val="22"/>
          <w:lang w:val="sk-SK"/>
        </w:rPr>
        <w:t>.</w:t>
      </w:r>
    </w:p>
    <w:p w:rsidR="00321B66" w:rsidRPr="00001F05" w:rsidRDefault="00321B66" w:rsidP="00802716">
      <w:pPr>
        <w:jc w:val="center"/>
        <w:rPr>
          <w:lang w:val="sk-SK"/>
        </w:rPr>
      </w:pPr>
    </w:p>
    <w:p w:rsidR="00802716" w:rsidRPr="00001F05" w:rsidRDefault="005244E0" w:rsidP="00881C9F">
      <w:pPr>
        <w:jc w:val="both"/>
        <w:rPr>
          <w:sz w:val="22"/>
          <w:szCs w:val="22"/>
          <w:lang w:val="sk-SK"/>
        </w:rPr>
      </w:pPr>
      <w:r w:rsidRPr="00001F05">
        <w:rPr>
          <w:noProof/>
          <w:lang w:val="sk-SK"/>
        </w:rPr>
        <w:drawing>
          <wp:anchor distT="71755" distB="0" distL="114300" distR="114300" simplePos="0" relativeHeight="251657216" behindDoc="0" locked="0" layoutInCell="1" allowOverlap="0" wp14:anchorId="42206FCA" wp14:editId="716D7F68">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321B66" w:rsidRPr="00001F05">
        <w:rPr>
          <w:lang w:val="sk-SK"/>
        </w:rPr>
        <w:t xml:space="preserve"> </w:t>
      </w:r>
      <w:r w:rsidR="00321B66" w:rsidRPr="00001F05">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3A3284" w:rsidRPr="00001F05" w:rsidRDefault="003A3284" w:rsidP="003A3284">
      <w:pPr>
        <w:keepNext/>
        <w:jc w:val="center"/>
        <w:rPr>
          <w:lang w:val="sk-SK"/>
        </w:rPr>
      </w:pPr>
      <w:r w:rsidRPr="00001F05">
        <w:rPr>
          <w:sz w:val="22"/>
          <w:szCs w:val="22"/>
          <w:lang w:val="sk-SK"/>
        </w:rPr>
        <w:t xml:space="preserve">Obrázok 5. Krivky </w:t>
      </w:r>
      <w:r w:rsidR="00B57135" w:rsidRPr="00001F05">
        <w:rPr>
          <w:sz w:val="22"/>
          <w:szCs w:val="22"/>
          <w:lang w:val="sk-SK"/>
        </w:rPr>
        <w:t>v poradí z</w:t>
      </w:r>
      <w:r w:rsidRPr="00001F05">
        <w:rPr>
          <w:sz w:val="22"/>
          <w:szCs w:val="22"/>
          <w:lang w:val="sk-SK"/>
        </w:rPr>
        <w:t>hora reprezentujú EKG, dP/dt, P(</w:t>
      </w:r>
      <w:r w:rsidR="00B57135" w:rsidRPr="00001F05">
        <w:rPr>
          <w:sz w:val="22"/>
          <w:szCs w:val="22"/>
          <w:lang w:val="sk-SK"/>
        </w:rPr>
        <w:t xml:space="preserve">t), </w:t>
      </w:r>
      <w:r w:rsidR="00E551AE" w:rsidRPr="00001F05">
        <w:rPr>
          <w:sz w:val="22"/>
          <w:szCs w:val="22"/>
          <w:lang w:val="sk-SK"/>
        </w:rPr>
        <w:t>-</w:t>
      </w:r>
      <w:r w:rsidR="00B57135" w:rsidRPr="00001F05">
        <w:rPr>
          <w:sz w:val="22"/>
          <w:szCs w:val="22"/>
          <w:lang w:val="sk-SK"/>
        </w:rPr>
        <w:t xml:space="preserve">dZ/dt. </w:t>
      </w:r>
      <w:r w:rsidR="00E551AE" w:rsidRPr="00001F05">
        <w:rPr>
          <w:sz w:val="22"/>
          <w:szCs w:val="22"/>
          <w:lang w:val="sk-SK"/>
        </w:rPr>
        <w:t>M</w:t>
      </w:r>
      <w:r w:rsidRPr="00001F05">
        <w:rPr>
          <w:sz w:val="22"/>
          <w:szCs w:val="22"/>
          <w:lang w:val="sk-SK"/>
        </w:rPr>
        <w:t xml:space="preserve">aximum </w:t>
      </w:r>
      <w:r w:rsidR="00E551AE" w:rsidRPr="00001F05">
        <w:rPr>
          <w:sz w:val="22"/>
          <w:szCs w:val="22"/>
          <w:lang w:val="sk-SK"/>
        </w:rPr>
        <w:t xml:space="preserve">-dZ/dt </w:t>
      </w:r>
      <w:r w:rsidR="00BE1C38" w:rsidRPr="00001F05">
        <w:rPr>
          <w:sz w:val="22"/>
          <w:szCs w:val="22"/>
          <w:lang w:val="sk-SK"/>
        </w:rPr>
        <w:t>nastáva</w:t>
      </w:r>
      <w:r w:rsidR="00E551AE" w:rsidRPr="00001F05">
        <w:rPr>
          <w:sz w:val="22"/>
          <w:szCs w:val="22"/>
          <w:lang w:val="sk-SK"/>
        </w:rPr>
        <w:t xml:space="preserve"> </w:t>
      </w:r>
      <w:r w:rsidRPr="00001F05">
        <w:rPr>
          <w:sz w:val="22"/>
          <w:szCs w:val="22"/>
          <w:lang w:val="sk-SK"/>
        </w:rPr>
        <w:t>v rovnakom momente ako dP/dt</w:t>
      </w:r>
      <w:r w:rsidR="00881C9F" w:rsidRPr="00001F05">
        <w:rPr>
          <w:sz w:val="22"/>
          <w:szCs w:val="22"/>
          <w:lang w:val="sk-SK"/>
        </w:rPr>
        <w:t xml:space="preserve"> </w:t>
      </w:r>
      <w:r w:rsidR="00F77445" w:rsidRPr="00001F05">
        <w:rPr>
          <w:sz w:val="22"/>
          <w:szCs w:val="22"/>
          <w:lang w:val="sk-SK"/>
        </w:rPr>
        <w:fldChar w:fldCharType="begin"/>
      </w:r>
      <w:r w:rsidR="000B6DA4">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sz w:val="22"/>
          <w:szCs w:val="22"/>
          <w:lang w:val="sk-SK"/>
        </w:rPr>
        <w:fldChar w:fldCharType="separate"/>
      </w:r>
      <w:r w:rsidR="000B6DA4" w:rsidRPr="000B6DA4">
        <w:rPr>
          <w:noProof/>
          <w:sz w:val="22"/>
          <w:szCs w:val="22"/>
          <w:vertAlign w:val="superscript"/>
          <w:lang w:val="sk-SK"/>
        </w:rPr>
        <w:t>3</w:t>
      </w:r>
      <w:r w:rsidR="00F77445" w:rsidRPr="00001F05">
        <w:rPr>
          <w:sz w:val="22"/>
          <w:szCs w:val="22"/>
          <w:lang w:val="sk-SK"/>
        </w:rPr>
        <w:fldChar w:fldCharType="end"/>
      </w:r>
      <w:r w:rsidRPr="00001F05">
        <w:rPr>
          <w:sz w:val="22"/>
          <w:szCs w:val="22"/>
          <w:lang w:val="sk-SK"/>
        </w:rPr>
        <w:t>.</w:t>
      </w:r>
    </w:p>
    <w:p w:rsidR="002121A6" w:rsidRPr="00001F05" w:rsidRDefault="002121A6" w:rsidP="00802716">
      <w:pPr>
        <w:jc w:val="center"/>
        <w:rPr>
          <w:lang w:val="sk-SK"/>
        </w:rPr>
      </w:pPr>
    </w:p>
    <w:p w:rsidR="00802716" w:rsidRPr="00001F05" w:rsidRDefault="00321B66" w:rsidP="00802716">
      <w:pPr>
        <w:jc w:val="both"/>
        <w:rPr>
          <w:lang w:val="sk-SK"/>
        </w:rPr>
      </w:pPr>
      <w:r w:rsidRPr="00001F05">
        <w:rPr>
          <w:lang w:val="sk-SK"/>
        </w:rPr>
        <w:t>Bernstein preto predpokladá, že -dZ/dtmax sa bude riadiť hlavne druhým derivantom parciálnej derivácie odporu:</w:t>
      </w:r>
    </w:p>
    <w:p w:rsidR="0033423E" w:rsidRPr="00001F05" w:rsidRDefault="0033423E" w:rsidP="0033423E">
      <w:pPr>
        <w:jc w:val="both"/>
        <w:rPr>
          <w:lang w:val="sk-SK"/>
        </w:rPr>
      </w:pPr>
    </w:p>
    <w:p w:rsidR="00881C9B" w:rsidRPr="00001F05" w:rsidRDefault="00EC34BC" w:rsidP="00881C9B">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33423E" w:rsidRPr="00001F05" w:rsidRDefault="0033423E" w:rsidP="00802716">
      <w:pPr>
        <w:jc w:val="both"/>
        <w:rPr>
          <w:lang w:val="sk-SK"/>
        </w:rPr>
      </w:pPr>
    </w:p>
    <w:p w:rsidR="00881C9F" w:rsidRPr="00001F05" w:rsidRDefault="00321B66" w:rsidP="00802716">
      <w:pPr>
        <w:jc w:val="both"/>
        <w:rPr>
          <w:lang w:val="sk-SK"/>
        </w:rPr>
      </w:pPr>
      <w:r w:rsidRPr="00001F05">
        <w:rPr>
          <w:lang w:val="sk-SK"/>
        </w:rPr>
        <w:t>SV preto počíta ako priemernú rýchlosť krvi v aorte násobenou časom toku a prierezom:</w:t>
      </w:r>
    </w:p>
    <w:p w:rsidR="00321B66" w:rsidRPr="00001F05" w:rsidRDefault="00321B66" w:rsidP="00802716">
      <w:pPr>
        <w:jc w:val="both"/>
        <w:rPr>
          <w:lang w:val="sk-SK"/>
        </w:rPr>
      </w:pPr>
    </w:p>
    <w:p w:rsidR="00881C9B" w:rsidRPr="00001F05" w:rsidRDefault="0033423E" w:rsidP="00881C9B">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33423E" w:rsidRPr="00001F05" w:rsidRDefault="0033423E" w:rsidP="00802716">
      <w:pPr>
        <w:jc w:val="both"/>
        <w:rPr>
          <w:lang w:val="sk-SK"/>
        </w:rPr>
      </w:pPr>
    </w:p>
    <w:p w:rsidR="00802716" w:rsidRPr="00001F05" w:rsidRDefault="00321B66" w:rsidP="00802716">
      <w:pPr>
        <w:jc w:val="both"/>
        <w:rPr>
          <w:lang w:val="sk-SK"/>
        </w:rPr>
      </w:pPr>
      <w:r w:rsidRPr="00001F05">
        <w:rPr>
          <w:lang w:val="sk-SK"/>
        </w:rPr>
        <w:t>Priemernú rýchlosť krvi v aorte získava odmocnením maximálnej impedancie (analogická zrýchleniu krvi) normovanej základnou impedanciou Z0. Konštantu Πr2 nahradzuje vlastnou konštantou definujúcou objem:</w:t>
      </w:r>
    </w:p>
    <w:p w:rsidR="00881C9F" w:rsidRPr="00001F05" w:rsidRDefault="00881C9F" w:rsidP="00802716">
      <w:pPr>
        <w:jc w:val="both"/>
        <w:rPr>
          <w:lang w:val="sk-SK"/>
        </w:rPr>
      </w:pPr>
    </w:p>
    <w:p w:rsidR="00881C9B" w:rsidRPr="00001F05" w:rsidRDefault="0033423E" w:rsidP="00881C9B">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802716" w:rsidRPr="00001F05" w:rsidRDefault="00802716" w:rsidP="00802716">
      <w:pPr>
        <w:jc w:val="center"/>
        <w:rPr>
          <w:lang w:val="sk-SK"/>
        </w:rPr>
      </w:pPr>
    </w:p>
    <w:p w:rsidR="00802716" w:rsidRPr="00001F05" w:rsidRDefault="00321B66" w:rsidP="00802716">
      <w:pPr>
        <w:jc w:val="both"/>
        <w:rPr>
          <w:lang w:val="sk-SK"/>
        </w:rPr>
      </w:pPr>
      <w:r w:rsidRPr="00001F05">
        <w:rPr>
          <w:lang w:val="sk-SK"/>
        </w:rPr>
        <w:lastRenderedPageBreak/>
        <w:t>Keďže -dZ/dtmax reprezentuje akceleráciu krvi nie je potrebné kompenzovať odtok krvi meraným úsekom. Rovnica:</w:t>
      </w:r>
    </w:p>
    <w:p w:rsidR="00881C9F" w:rsidRPr="00001F05" w:rsidRDefault="00881C9F" w:rsidP="00802716">
      <w:pPr>
        <w:jc w:val="both"/>
        <w:rPr>
          <w:lang w:val="sk-SK"/>
        </w:rPr>
      </w:pPr>
    </w:p>
    <w:p w:rsidR="00881C9B" w:rsidRPr="00001F05" w:rsidRDefault="00EC34BC" w:rsidP="00881C9B">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802716" w:rsidRPr="00001F05" w:rsidRDefault="00802716" w:rsidP="00802716">
      <w:pPr>
        <w:jc w:val="center"/>
        <w:rPr>
          <w:lang w:val="sk-SK"/>
        </w:rPr>
      </w:pPr>
    </w:p>
    <w:p w:rsidR="00C75958" w:rsidRPr="00001F05" w:rsidRDefault="00C75958" w:rsidP="00C75958">
      <w:pPr>
        <w:jc w:val="both"/>
        <w:rPr>
          <w:lang w:val="sk-SK"/>
        </w:rPr>
      </w:pPr>
      <w:r w:rsidRPr="00001F05">
        <w:rPr>
          <w:lang w:val="sk-SK"/>
        </w:rPr>
        <w:t xml:space="preserve">je teda podľa Bernsteina vhodnou alternatívou ku meraniu SV Dopplerou echokardiografiou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xml:space="preserve">.  </w:t>
      </w:r>
    </w:p>
    <w:p w:rsidR="00C75958" w:rsidRPr="00001F05" w:rsidRDefault="00C75958" w:rsidP="00C75958">
      <w:pPr>
        <w:jc w:val="both"/>
        <w:rPr>
          <w:lang w:val="sk-SK"/>
        </w:rPr>
      </w:pPr>
      <w:r w:rsidRPr="00001F05">
        <w:rPr>
          <w:lang w:val="sk-SK"/>
        </w:rPr>
        <w:t xml:space="preserve"> </w:t>
      </w:r>
    </w:p>
    <w:p w:rsidR="00411F31" w:rsidRPr="00001F05" w:rsidRDefault="00C75958" w:rsidP="00C75958">
      <w:pPr>
        <w:jc w:val="both"/>
        <w:rPr>
          <w:lang w:val="sk-SK"/>
        </w:rPr>
        <w:sectPr w:rsidR="00411F31" w:rsidRPr="00001F05" w:rsidSect="0069650B">
          <w:footerReference w:type="first" r:id="rId23"/>
          <w:pgSz w:w="11907" w:h="16840" w:code="9"/>
          <w:pgMar w:top="1418" w:right="1418" w:bottom="1418" w:left="1985" w:header="737" w:footer="737" w:gutter="0"/>
          <w:cols w:space="708"/>
          <w:noEndnote/>
          <w:titlePg/>
        </w:sectPr>
      </w:pPr>
      <w:r w:rsidRPr="00001F05">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w:t>
      </w:r>
      <w:r w:rsidR="00321B66" w:rsidRPr="00001F05">
        <w:rPr>
          <w:lang w:val="sk-SK"/>
        </w:rPr>
        <w:t xml:space="preserve"> </w:t>
      </w:r>
      <w:r w:rsidR="00411F31" w:rsidRPr="00001F05">
        <w:rPr>
          <w:lang w:val="sk-SK"/>
        </w:rPr>
        <w:t xml:space="preserve"> </w:t>
      </w:r>
    </w:p>
    <w:p w:rsidR="00774B71" w:rsidRPr="00001F05" w:rsidRDefault="00294FD7" w:rsidP="00EA13FB">
      <w:pPr>
        <w:pStyle w:val="Nadpis1"/>
        <w:rPr>
          <w:lang w:val="sk-SK"/>
        </w:rPr>
      </w:pPr>
      <w:bookmarkStart w:id="12" w:name="_Toc386404202"/>
      <w:bookmarkStart w:id="13" w:name="_Toc507854642"/>
      <w:r w:rsidRPr="00001F05">
        <w:rPr>
          <w:lang w:val="sk-SK"/>
        </w:rPr>
        <w:lastRenderedPageBreak/>
        <w:t xml:space="preserve">Parametre </w:t>
      </w:r>
      <w:r w:rsidR="00EB5516" w:rsidRPr="00001F05">
        <w:rPr>
          <w:lang w:val="sk-SK"/>
        </w:rPr>
        <w:t>výpočtu SV</w:t>
      </w:r>
      <w:bookmarkEnd w:id="12"/>
      <w:bookmarkEnd w:id="13"/>
    </w:p>
    <w:p w:rsidR="00774B71" w:rsidRPr="00001F05" w:rsidRDefault="00774B71" w:rsidP="00774B71">
      <w:pPr>
        <w:jc w:val="both"/>
        <w:rPr>
          <w:lang w:val="sk-SK"/>
        </w:rPr>
      </w:pPr>
      <w:r w:rsidRPr="00001F05">
        <w:rPr>
          <w:lang w:val="sk-SK"/>
        </w:rPr>
        <w:t xml:space="preserve">Podľa Bernsteina potrebujeme pre výpočet </w:t>
      </w:r>
      <w:r w:rsidR="00294FD7" w:rsidRPr="00001F05">
        <w:rPr>
          <w:lang w:val="sk-SK"/>
        </w:rPr>
        <w:t>SV</w:t>
      </w:r>
      <w:r w:rsidRPr="00001F05">
        <w:rPr>
          <w:lang w:val="sk-SK"/>
        </w:rPr>
        <w:t xml:space="preserve"> poznať:</w:t>
      </w:r>
    </w:p>
    <w:p w:rsidR="00774B71" w:rsidRPr="00001F05"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01F05">
        <w:rPr>
          <w:lang w:val="sk-SK"/>
        </w:rPr>
        <w:t>V</w:t>
      </w:r>
      <w:r w:rsidRPr="00001F05">
        <w:rPr>
          <w:vertAlign w:val="subscript"/>
          <w:lang w:val="sk-SK"/>
        </w:rPr>
        <w:t>ITBV</w:t>
      </w:r>
      <w:r w:rsidRPr="00001F05">
        <w:rPr>
          <w:lang w:val="sk-SK"/>
        </w:rPr>
        <w:t xml:space="preserve">, </w:t>
      </w:r>
      <m:oMath>
        <m:r>
          <w:rPr>
            <w:rFonts w:ascii="Cambria Math" w:hAnsi="Cambria Math"/>
            <w:lang w:val="sk-SK"/>
          </w:rPr>
          <m:t>ζ</m:t>
        </m:r>
      </m:oMath>
      <w:r w:rsidRPr="00001F05">
        <w:rPr>
          <w:lang w:val="sk-SK"/>
        </w:rPr>
        <w:t xml:space="preserve"> – konštanty odvodené</w:t>
      </w:r>
      <w:r w:rsidR="00BC3BB0" w:rsidRPr="00001F05">
        <w:rPr>
          <w:lang w:val="sk-SK"/>
        </w:rPr>
        <w:t xml:space="preserve"> z telesnej váhy a objemu hrudní</w:t>
      </w:r>
      <w:r w:rsidRPr="00001F05">
        <w:rPr>
          <w:lang w:val="sk-SK"/>
        </w:rPr>
        <w:t>ka</w:t>
      </w:r>
    </w:p>
    <w:p w:rsidR="00774B71" w:rsidRPr="00001F05"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01F05">
        <w:rPr>
          <w:lang w:val="sk-SK"/>
        </w:rPr>
        <w:t>Z</w:t>
      </w:r>
      <w:r w:rsidRPr="00001F05">
        <w:rPr>
          <w:vertAlign w:val="subscript"/>
          <w:lang w:val="sk-SK"/>
        </w:rPr>
        <w:t xml:space="preserve">0 </w:t>
      </w:r>
      <w:r w:rsidRPr="00001F05">
        <w:rPr>
          <w:lang w:val="sk-SK"/>
        </w:rPr>
        <w:t>– základná impedancia hrudníka</w:t>
      </w:r>
    </w:p>
    <w:p w:rsidR="00774B71" w:rsidRPr="00001F05"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01F05">
        <w:rPr>
          <w:lang w:val="sk-SK"/>
        </w:rPr>
        <w:t>-</w:t>
      </w:r>
      <w:r w:rsidR="00A53D9F" w:rsidRPr="00001F05">
        <w:rPr>
          <w:lang w:val="sk-SK"/>
        </w:rPr>
        <w:t>dZ/dt</w:t>
      </w:r>
      <w:r w:rsidR="00A53D9F" w:rsidRPr="00001F05">
        <w:rPr>
          <w:vertAlign w:val="subscript"/>
          <w:lang w:val="sk-SK"/>
        </w:rPr>
        <w:t xml:space="preserve">max </w:t>
      </w:r>
      <w:r w:rsidRPr="00001F05">
        <w:rPr>
          <w:lang w:val="sk-SK"/>
        </w:rPr>
        <w:t>– maximum zápornej derivovanej impedancie hrudníka</w:t>
      </w:r>
    </w:p>
    <w:p w:rsidR="00774B71" w:rsidRPr="00001F05" w:rsidRDefault="00EC34BC"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01F05">
        <w:rPr>
          <w:lang w:val="sk-SK"/>
        </w:rPr>
        <w:t xml:space="preserve"> </w:t>
      </w:r>
      <w:r w:rsidR="00774B71" w:rsidRPr="00001F05">
        <w:rPr>
          <w:lang w:val="sk-SK"/>
        </w:rPr>
        <w:t>– dĺžka systoly (</w:t>
      </w:r>
      <w:r w:rsidR="00EB5516" w:rsidRPr="00001F05">
        <w:rPr>
          <w:lang w:val="sk-SK"/>
        </w:rPr>
        <w:t xml:space="preserve">LVET – </w:t>
      </w:r>
      <w:r w:rsidR="00EB5516" w:rsidRPr="00001F05">
        <w:rPr>
          <w:i/>
          <w:lang w:val="sk-SK"/>
        </w:rPr>
        <w:t>l</w:t>
      </w:r>
      <w:r w:rsidR="00774B71" w:rsidRPr="00001F05">
        <w:rPr>
          <w:i/>
          <w:lang w:val="sk-SK"/>
        </w:rPr>
        <w:t xml:space="preserve">eft </w:t>
      </w:r>
      <w:r w:rsidR="00EB5516" w:rsidRPr="00001F05">
        <w:rPr>
          <w:i/>
          <w:lang w:val="sk-SK"/>
        </w:rPr>
        <w:t>v</w:t>
      </w:r>
      <w:r w:rsidR="00774B71" w:rsidRPr="00001F05">
        <w:rPr>
          <w:i/>
          <w:lang w:val="sk-SK"/>
        </w:rPr>
        <w:t xml:space="preserve">entricular </w:t>
      </w:r>
      <w:r w:rsidR="00EB5516" w:rsidRPr="00001F05">
        <w:rPr>
          <w:i/>
          <w:lang w:val="sk-SK"/>
        </w:rPr>
        <w:t>ejection t</w:t>
      </w:r>
      <w:r w:rsidR="00774B71" w:rsidRPr="00001F05">
        <w:rPr>
          <w:i/>
          <w:lang w:val="sk-SK"/>
        </w:rPr>
        <w:t>ime</w:t>
      </w:r>
      <w:r w:rsidR="00774B71" w:rsidRPr="00001F05">
        <w:rPr>
          <w:lang w:val="sk-SK"/>
        </w:rPr>
        <w:t>)</w:t>
      </w:r>
      <w:r w:rsidR="00156A48" w:rsidRPr="00001F05">
        <w:rPr>
          <w:lang w:val="sk-SK"/>
        </w:rPr>
        <w:t xml:space="preserve"> - </w:t>
      </w:r>
    </w:p>
    <w:p w:rsidR="00772A41" w:rsidRPr="00001F05" w:rsidRDefault="00C75958" w:rsidP="00774B71">
      <w:pPr>
        <w:jc w:val="both"/>
        <w:rPr>
          <w:lang w:val="sk-SK"/>
        </w:rPr>
      </w:pPr>
      <w:r w:rsidRPr="00001F05">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C75958" w:rsidRPr="00001F05" w:rsidRDefault="00C75958" w:rsidP="00774B71">
      <w:pPr>
        <w:jc w:val="both"/>
        <w:rPr>
          <w:lang w:val="sk-SK"/>
        </w:rPr>
      </w:pPr>
    </w:p>
    <w:p w:rsidR="00802716" w:rsidRPr="00001F05" w:rsidRDefault="00C75958" w:rsidP="00C75958">
      <w:pPr>
        <w:pStyle w:val="Nadpis2"/>
        <w:rPr>
          <w:lang w:val="sk-SK"/>
        </w:rPr>
      </w:pPr>
      <w:bookmarkStart w:id="14" w:name="_Toc507854643"/>
      <w:r w:rsidRPr="00001F05">
        <w:rPr>
          <w:lang w:val="sk-SK"/>
        </w:rPr>
        <w:t>Stanovenie parametrov zo záporného derivovaného signálu –dZ/dt</w:t>
      </w:r>
      <w:bookmarkEnd w:id="14"/>
    </w:p>
    <w:p w:rsidR="00802716" w:rsidRPr="00001F05" w:rsidRDefault="00363A9C" w:rsidP="00772A41">
      <w:pPr>
        <w:pStyle w:val="Nadpis3"/>
        <w:rPr>
          <w:lang w:val="sk-SK"/>
        </w:rPr>
      </w:pPr>
      <w:bookmarkStart w:id="15" w:name="_Toc386404204"/>
      <w:bookmarkStart w:id="16" w:name="_Toc507854644"/>
      <w:r w:rsidRPr="00001F05">
        <w:rPr>
          <w:lang w:val="sk-SK"/>
        </w:rPr>
        <w:t>LVET interval</w:t>
      </w:r>
      <w:r w:rsidR="009B6BA2" w:rsidRPr="00001F05">
        <w:rPr>
          <w:lang w:val="sk-SK"/>
        </w:rPr>
        <w:t xml:space="preserve"> </w:t>
      </w:r>
      <w:r w:rsidR="00772A41" w:rsidRPr="00001F05">
        <w:rPr>
          <w:lang w:val="sk-SK"/>
        </w:rPr>
        <w:t>- u</w:t>
      </w:r>
      <w:r w:rsidR="00802716" w:rsidRPr="00001F05">
        <w:rPr>
          <w:lang w:val="sk-SK"/>
        </w:rPr>
        <w:t>rčenie počiatku systoly</w:t>
      </w:r>
      <w:bookmarkEnd w:id="15"/>
      <w:bookmarkEnd w:id="16"/>
      <w:r w:rsidR="00802716" w:rsidRPr="00001F05">
        <w:rPr>
          <w:lang w:val="sk-SK"/>
        </w:rPr>
        <w:t xml:space="preserve"> </w:t>
      </w:r>
    </w:p>
    <w:p w:rsidR="00802716" w:rsidRPr="00001F05" w:rsidRDefault="00802716" w:rsidP="00802716">
      <w:pPr>
        <w:jc w:val="center"/>
        <w:rPr>
          <w:b/>
          <w:color w:val="000000"/>
          <w:lang w:val="sk-SK"/>
        </w:rPr>
      </w:pPr>
    </w:p>
    <w:p w:rsidR="0057538C" w:rsidRPr="00001F05" w:rsidRDefault="00C75958" w:rsidP="00802716">
      <w:pPr>
        <w:jc w:val="both"/>
        <w:rPr>
          <w:lang w:val="sk-SK"/>
        </w:rPr>
      </w:pPr>
      <w:r w:rsidRPr="00001F05">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001F05" w:rsidRDefault="0057538C" w:rsidP="00802716">
      <w:pPr>
        <w:jc w:val="both"/>
        <w:rPr>
          <w:lang w:val="sk-SK"/>
        </w:rPr>
      </w:pPr>
    </w:p>
    <w:p w:rsidR="0057538C" w:rsidRPr="00001F05" w:rsidRDefault="00363A9C" w:rsidP="00772A41">
      <w:pPr>
        <w:pStyle w:val="Nadpis3"/>
        <w:rPr>
          <w:lang w:val="sk-SK"/>
        </w:rPr>
      </w:pPr>
      <w:bookmarkStart w:id="17" w:name="_Toc386404205"/>
      <w:bookmarkStart w:id="18" w:name="_Toc507854645"/>
      <w:r w:rsidRPr="00001F05">
        <w:rPr>
          <w:lang w:val="sk-SK"/>
        </w:rPr>
        <w:t>LVET interval</w:t>
      </w:r>
      <w:r w:rsidR="00772A41" w:rsidRPr="00001F05">
        <w:rPr>
          <w:lang w:val="sk-SK"/>
        </w:rPr>
        <w:t xml:space="preserve">  - určenie konca systoly</w:t>
      </w:r>
      <w:bookmarkEnd w:id="17"/>
      <w:bookmarkEnd w:id="18"/>
      <w:r w:rsidR="00772A41" w:rsidRPr="00001F05">
        <w:rPr>
          <w:lang w:val="sk-SK"/>
        </w:rPr>
        <w:t xml:space="preserve"> </w:t>
      </w:r>
    </w:p>
    <w:p w:rsidR="009B6BA2" w:rsidRPr="00001F05" w:rsidRDefault="009B6BA2" w:rsidP="009B6BA2">
      <w:pPr>
        <w:rPr>
          <w:lang w:val="sk-SK"/>
        </w:rPr>
      </w:pPr>
    </w:p>
    <w:p w:rsidR="00772A41" w:rsidRPr="00001F05" w:rsidRDefault="00C75958" w:rsidP="00772A41">
      <w:pPr>
        <w:jc w:val="both"/>
        <w:rPr>
          <w:lang w:val="sk-SK"/>
        </w:rPr>
      </w:pPr>
      <w:r w:rsidRPr="00001F05">
        <w:rPr>
          <w:lang w:val="sk-SK"/>
        </w:rPr>
        <w:t xml:space="preserve">Bod X je najnižším bodom na -dZ/dt a má reprezentovať koniec LVET intervalu [7]. Tento zdroj udáva, že u väčšiny ľudí je tento bod dobre definovaný, u cca 10% môžu byť v blízkosti dva či viac takýchto bodov, čo prináša možnosť chyby pri určení konca LVET </w:t>
      </w:r>
      <w:r w:rsidRPr="00001F05">
        <w:rPr>
          <w:lang w:val="sk-SK"/>
        </w:rPr>
        <w:lastRenderedPageBreak/>
        <w:t>intervalu. Pomôcť by vtedy mal druhý srdečný zvuk – S2, ktorý by mal korešpondovať s bodom X.</w:t>
      </w:r>
      <w:r w:rsidR="00772A41" w:rsidRPr="00001F05">
        <w:rPr>
          <w:lang w:val="sk-SK"/>
        </w:rPr>
        <w:t xml:space="preserve"> </w:t>
      </w:r>
    </w:p>
    <w:p w:rsidR="00772A41" w:rsidRPr="00001F05" w:rsidRDefault="00C75958" w:rsidP="00C75958">
      <w:pPr>
        <w:pStyle w:val="Nadpis3"/>
        <w:rPr>
          <w:lang w:val="sk-SK"/>
        </w:rPr>
      </w:pPr>
      <w:bookmarkStart w:id="19" w:name="_Toc507854646"/>
      <w:r w:rsidRPr="00001F05">
        <w:rPr>
          <w:lang w:val="sk-SK"/>
        </w:rPr>
        <w:t>Určenie maxima derivovaného signálu –dZ/dtmax</w:t>
      </w:r>
      <w:bookmarkEnd w:id="19"/>
      <w:r w:rsidR="00363A9C" w:rsidRPr="00001F05">
        <w:rPr>
          <w:lang w:val="sk-SK"/>
        </w:rPr>
        <w:t xml:space="preserve"> </w:t>
      </w:r>
    </w:p>
    <w:p w:rsidR="00363A9C" w:rsidRPr="00001F05" w:rsidRDefault="00363A9C" w:rsidP="00363A9C">
      <w:pPr>
        <w:rPr>
          <w:lang w:val="sk-SK"/>
        </w:rPr>
      </w:pPr>
    </w:p>
    <w:p w:rsidR="00802716" w:rsidRPr="00001F05" w:rsidRDefault="00C75958" w:rsidP="00802716">
      <w:pPr>
        <w:jc w:val="both"/>
        <w:rPr>
          <w:lang w:val="sk-SK"/>
        </w:rPr>
      </w:pPr>
      <w:r w:rsidRPr="00001F05">
        <w:rPr>
          <w:lang w:val="sk-SK"/>
        </w:rPr>
        <w:t>Maximum zápornej derivácie impedancie nastáva v čase najväčšej sily, ktorou srdce pumpuje krv a hodnota maxima zápornej derivácie je analogic</w:t>
      </w:r>
      <w:r w:rsidR="00F77445" w:rsidRPr="00001F05">
        <w:rPr>
          <w:lang w:val="sk-SK"/>
        </w:rPr>
        <w:t xml:space="preserve">ká hodnote maxima tejto sily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001F05" w:rsidRDefault="00802716" w:rsidP="00802716">
      <w:pPr>
        <w:jc w:val="both"/>
        <w:rPr>
          <w:color w:val="000000"/>
          <w:lang w:val="sk-SK"/>
        </w:rPr>
      </w:pPr>
    </w:p>
    <w:p w:rsidR="00802716" w:rsidRPr="00001F05" w:rsidRDefault="00004FEA" w:rsidP="00802716">
      <w:pPr>
        <w:jc w:val="center"/>
        <w:rPr>
          <w:color w:val="000000"/>
          <w:lang w:val="sk-SK"/>
        </w:rPr>
      </w:pPr>
      <w:r w:rsidRPr="00001F05">
        <w:rPr>
          <w:noProof/>
          <w:color w:val="000000"/>
          <w:lang w:val="sk-SK"/>
        </w:rPr>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4"/>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01F05" w:rsidRDefault="00802716" w:rsidP="00802716">
      <w:pPr>
        <w:jc w:val="both"/>
        <w:rPr>
          <w:color w:val="000000"/>
          <w:lang w:val="sk-SK"/>
        </w:rPr>
      </w:pPr>
    </w:p>
    <w:p w:rsidR="00802716" w:rsidRPr="00001F05" w:rsidRDefault="00C75958" w:rsidP="00802716">
      <w:pPr>
        <w:jc w:val="center"/>
        <w:rPr>
          <w:color w:val="000000"/>
          <w:sz w:val="22"/>
          <w:szCs w:val="22"/>
          <w:lang w:val="sk-SK"/>
        </w:rPr>
      </w:pPr>
      <w:r w:rsidRPr="00001F05">
        <w:rPr>
          <w:color w:val="000000"/>
          <w:sz w:val="22"/>
          <w:szCs w:val="22"/>
          <w:lang w:val="sk-SK"/>
        </w:rPr>
        <w:t>Obrázok 6. Rôzne tvary -dZ/dt; počiatku systoly – B bod a koniec systoly – X bod [7].</w:t>
      </w:r>
    </w:p>
    <w:p w:rsidR="00802716" w:rsidRPr="00001F05" w:rsidRDefault="00802716" w:rsidP="00802716">
      <w:pPr>
        <w:jc w:val="both"/>
        <w:rPr>
          <w:color w:val="000000"/>
          <w:lang w:val="sk-SK"/>
        </w:rPr>
      </w:pPr>
    </w:p>
    <w:p w:rsidR="00363A9C" w:rsidRPr="00001F05" w:rsidRDefault="00153B70" w:rsidP="00363A9C">
      <w:pPr>
        <w:pStyle w:val="Nadpis2"/>
        <w:rPr>
          <w:lang w:val="sk-SK"/>
        </w:rPr>
      </w:pPr>
      <w:bookmarkStart w:id="20" w:name="_Toc386404207"/>
      <w:bookmarkStart w:id="21" w:name="_Toc507854647"/>
      <w:r w:rsidRPr="00001F05">
        <w:rPr>
          <w:lang w:val="sk-SK"/>
        </w:rPr>
        <w:t>Stanovenie parametrov z HS</w:t>
      </w:r>
      <w:bookmarkEnd w:id="20"/>
      <w:bookmarkEnd w:id="21"/>
    </w:p>
    <w:p w:rsidR="00153B70" w:rsidRPr="00001F05" w:rsidRDefault="00153B70" w:rsidP="00153B70">
      <w:pPr>
        <w:rPr>
          <w:lang w:val="sk-SK"/>
        </w:rPr>
      </w:pPr>
    </w:p>
    <w:p w:rsidR="00153B70" w:rsidRPr="00001F05" w:rsidRDefault="00C75958" w:rsidP="00153B70">
      <w:pPr>
        <w:jc w:val="both"/>
        <w:rPr>
          <w:lang w:val="sk-SK"/>
        </w:rPr>
      </w:pPr>
      <w:r w:rsidRPr="00001F05">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001F05">
        <w:rPr>
          <w:lang w:val="sk-SK"/>
        </w:rPr>
        <w:lastRenderedPageBreak/>
        <w:t>chlopní a to pľúcnicovou a aortálnou chlopňou. Ich zatvorenie spôsobuje ukončenie výtoku krvi zo srdca a teda koniec systoly.</w:t>
      </w:r>
      <w:r w:rsidR="00153B70" w:rsidRPr="00001F05">
        <w:rPr>
          <w:lang w:val="sk-SK"/>
        </w:rPr>
        <w:t xml:space="preserve"> </w:t>
      </w:r>
    </w:p>
    <w:p w:rsidR="00363A9C" w:rsidRPr="00001F05" w:rsidRDefault="00363A9C" w:rsidP="00363A9C">
      <w:pPr>
        <w:rPr>
          <w:lang w:val="sk-SK"/>
        </w:rPr>
      </w:pPr>
    </w:p>
    <w:p w:rsidR="00363A9C" w:rsidRPr="00001F05" w:rsidRDefault="00363A9C" w:rsidP="00363A9C">
      <w:pPr>
        <w:pStyle w:val="Nadpis3"/>
        <w:rPr>
          <w:lang w:val="sk-SK"/>
        </w:rPr>
      </w:pPr>
      <w:bookmarkStart w:id="22" w:name="_Toc386404208"/>
      <w:bookmarkStart w:id="23" w:name="_Toc507854648"/>
      <w:r w:rsidRPr="00001F05">
        <w:rPr>
          <w:lang w:val="sk-SK"/>
        </w:rPr>
        <w:t>LVET interval</w:t>
      </w:r>
      <w:bookmarkEnd w:id="22"/>
      <w:bookmarkEnd w:id="23"/>
    </w:p>
    <w:p w:rsidR="0057538C" w:rsidRPr="00001F05" w:rsidRDefault="0057538C" w:rsidP="0057538C">
      <w:pPr>
        <w:rPr>
          <w:lang w:val="sk-SK"/>
        </w:rPr>
      </w:pPr>
    </w:p>
    <w:p w:rsidR="00802716" w:rsidRPr="00001F05" w:rsidRDefault="00C75958" w:rsidP="00802716">
      <w:pPr>
        <w:jc w:val="both"/>
        <w:rPr>
          <w:lang w:val="sk-SK"/>
        </w:rPr>
      </w:pPr>
      <w:r w:rsidRPr="00001F05">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001F05">
        <w:rPr>
          <w:lang w:val="sk-SK"/>
        </w:rPr>
        <w:t>.</w:t>
      </w:r>
    </w:p>
    <w:p w:rsidR="00802716" w:rsidRPr="00001F05" w:rsidRDefault="00004FEA" w:rsidP="00802716">
      <w:pPr>
        <w:jc w:val="center"/>
        <w:rPr>
          <w:lang w:val="sk-SK"/>
        </w:rPr>
      </w:pPr>
      <w:r w:rsidRPr="00001F05">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5"/>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01F05" w:rsidRDefault="00C75958" w:rsidP="00802716">
      <w:pPr>
        <w:jc w:val="center"/>
        <w:rPr>
          <w:sz w:val="22"/>
          <w:szCs w:val="22"/>
          <w:lang w:val="sk-SK"/>
        </w:rPr>
      </w:pPr>
      <w:r w:rsidRPr="00001F05">
        <w:rPr>
          <w:sz w:val="22"/>
          <w:szCs w:val="22"/>
          <w:lang w:val="sk-SK"/>
        </w:rPr>
        <w:t>Obrázok 7. Spektrum S1 s komponentami M1 a T1 [11]</w:t>
      </w:r>
      <w:r w:rsidR="00802716" w:rsidRPr="00001F05">
        <w:rPr>
          <w:sz w:val="22"/>
          <w:szCs w:val="22"/>
          <w:lang w:val="sk-SK"/>
        </w:rPr>
        <w:t>.</w:t>
      </w:r>
    </w:p>
    <w:p w:rsidR="00802716" w:rsidRPr="00001F05" w:rsidRDefault="00802716" w:rsidP="00802716">
      <w:pPr>
        <w:rPr>
          <w:lang w:val="sk-SK"/>
        </w:rPr>
      </w:pPr>
    </w:p>
    <w:p w:rsidR="00802716" w:rsidRPr="00001F05" w:rsidRDefault="00802716" w:rsidP="0020452A">
      <w:pPr>
        <w:pStyle w:val="Nadpis3"/>
        <w:rPr>
          <w:lang w:val="sk-SK"/>
        </w:rPr>
      </w:pPr>
      <w:bookmarkStart w:id="24" w:name="_Toc386404209"/>
      <w:bookmarkStart w:id="25" w:name="_Toc507854649"/>
      <w:r w:rsidRPr="00001F05">
        <w:rPr>
          <w:lang w:val="sk-SK"/>
        </w:rPr>
        <w:t xml:space="preserve">Spracovanie </w:t>
      </w:r>
      <w:r w:rsidR="004172A8" w:rsidRPr="00001F05">
        <w:rPr>
          <w:lang w:val="sk-SK"/>
        </w:rPr>
        <w:t>HS</w:t>
      </w:r>
      <w:bookmarkEnd w:id="24"/>
      <w:bookmarkEnd w:id="25"/>
    </w:p>
    <w:p w:rsidR="00363A9C" w:rsidRPr="00001F05" w:rsidRDefault="00363A9C" w:rsidP="00363A9C">
      <w:pPr>
        <w:rPr>
          <w:lang w:val="sk-SK"/>
        </w:rPr>
      </w:pPr>
    </w:p>
    <w:p w:rsidR="00802716" w:rsidRPr="00001F05" w:rsidRDefault="006E520D" w:rsidP="002509FB">
      <w:pPr>
        <w:rPr>
          <w:lang w:val="sk-SK"/>
        </w:rPr>
      </w:pPr>
      <w:r w:rsidRPr="00001F05">
        <w:rPr>
          <w:lang w:val="sk-SK"/>
        </w:rPr>
        <w:t xml:space="preserve">Analýza </w:t>
      </w:r>
      <w:r w:rsidR="004172A8" w:rsidRPr="00001F05">
        <w:rPr>
          <w:lang w:val="sk-SK"/>
        </w:rPr>
        <w:t>HS</w:t>
      </w:r>
      <w:r w:rsidRPr="00001F05">
        <w:rPr>
          <w:lang w:val="sk-SK"/>
        </w:rPr>
        <w:t xml:space="preserve"> </w:t>
      </w:r>
      <w:r w:rsidR="003920B7" w:rsidRPr="00001F05">
        <w:rPr>
          <w:lang w:val="sk-SK"/>
        </w:rPr>
        <w:t>sa</w:t>
      </w:r>
      <w:r w:rsidR="00802716" w:rsidRPr="00001F05">
        <w:rPr>
          <w:lang w:val="sk-SK"/>
        </w:rPr>
        <w:t xml:space="preserve"> dá rozdeliť do troch krokov</w:t>
      </w:r>
      <w:r w:rsidRPr="00001F05">
        <w:rPr>
          <w:lang w:val="sk-SK"/>
        </w:rPr>
        <w:t xml:space="preserve"> [</w:t>
      </w:r>
      <w:r w:rsidR="002176A6" w:rsidRPr="00001F05">
        <w:rPr>
          <w:lang w:val="sk-SK"/>
        </w:rPr>
        <w:t>12</w:t>
      </w:r>
      <w:r w:rsidRPr="00001F05">
        <w:rPr>
          <w:lang w:val="sk-SK"/>
        </w:rPr>
        <w:t>]</w:t>
      </w:r>
      <w:r w:rsidR="00802716" w:rsidRPr="00001F05">
        <w:rPr>
          <w:lang w:val="sk-SK"/>
        </w:rPr>
        <w:t xml:space="preserve">: </w:t>
      </w:r>
    </w:p>
    <w:p w:rsidR="00802716" w:rsidRPr="00001F05" w:rsidRDefault="00802716" w:rsidP="00672531">
      <w:pPr>
        <w:pStyle w:val="Odsekzoznamu"/>
        <w:numPr>
          <w:ilvl w:val="0"/>
          <w:numId w:val="13"/>
        </w:numPr>
        <w:rPr>
          <w:lang w:val="sk-SK"/>
        </w:rPr>
      </w:pPr>
      <w:r w:rsidRPr="00001F05">
        <w:rPr>
          <w:lang w:val="sk-SK"/>
        </w:rPr>
        <w:t xml:space="preserve">Segmentácia </w:t>
      </w:r>
    </w:p>
    <w:p w:rsidR="00802716" w:rsidRPr="00001F05" w:rsidRDefault="00802716" w:rsidP="00672531">
      <w:pPr>
        <w:pStyle w:val="Odsekzoznamu"/>
        <w:numPr>
          <w:ilvl w:val="0"/>
          <w:numId w:val="13"/>
        </w:numPr>
        <w:rPr>
          <w:lang w:val="sk-SK"/>
        </w:rPr>
      </w:pPr>
      <w:r w:rsidRPr="00001F05">
        <w:rPr>
          <w:lang w:val="sk-SK"/>
        </w:rPr>
        <w:t>Extrakcia znakov</w:t>
      </w:r>
    </w:p>
    <w:p w:rsidR="00802716" w:rsidRPr="00001F05" w:rsidRDefault="00802716" w:rsidP="00672531">
      <w:pPr>
        <w:pStyle w:val="Odsekzoznamu"/>
        <w:numPr>
          <w:ilvl w:val="0"/>
          <w:numId w:val="13"/>
        </w:numPr>
        <w:rPr>
          <w:lang w:val="sk-SK"/>
        </w:rPr>
      </w:pPr>
      <w:r w:rsidRPr="00001F05">
        <w:rPr>
          <w:lang w:val="sk-SK"/>
        </w:rPr>
        <w:t xml:space="preserve">Klasifikácia. </w:t>
      </w:r>
    </w:p>
    <w:p w:rsidR="0020452A" w:rsidRPr="00001F05" w:rsidRDefault="0020452A" w:rsidP="002509FB">
      <w:pPr>
        <w:rPr>
          <w:lang w:val="sk-SK"/>
        </w:rPr>
      </w:pPr>
    </w:p>
    <w:p w:rsidR="00802716" w:rsidRPr="00001F05" w:rsidRDefault="00C75958" w:rsidP="00672531">
      <w:pPr>
        <w:jc w:val="both"/>
        <w:rPr>
          <w:lang w:val="sk-SK"/>
        </w:rPr>
      </w:pPr>
      <w:r w:rsidRPr="00001F05">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w:t>
      </w:r>
      <w:r w:rsidRPr="00001F05">
        <w:rPr>
          <w:lang w:val="sk-SK"/>
        </w:rPr>
        <w:lastRenderedPageBreak/>
        <w:t>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01F05">
        <w:rPr>
          <w:lang w:val="sk-SK"/>
        </w:rPr>
        <w:t xml:space="preserve"> </w:t>
      </w:r>
    </w:p>
    <w:p w:rsidR="00AA21AE" w:rsidRPr="00001F05" w:rsidRDefault="00AA21AE" w:rsidP="00672531">
      <w:pPr>
        <w:jc w:val="both"/>
        <w:rPr>
          <w:lang w:val="sk-SK"/>
        </w:rPr>
      </w:pPr>
    </w:p>
    <w:p w:rsidR="00802716" w:rsidRPr="00001F05" w:rsidRDefault="00C75958" w:rsidP="00672531">
      <w:pPr>
        <w:jc w:val="both"/>
        <w:rPr>
          <w:lang w:val="sk-SK"/>
        </w:rPr>
      </w:pPr>
      <w:r w:rsidRPr="00001F05">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01F05" w:rsidRDefault="00AA21AE" w:rsidP="00672531">
      <w:pPr>
        <w:jc w:val="both"/>
        <w:rPr>
          <w:lang w:val="sk-SK"/>
        </w:rPr>
      </w:pPr>
    </w:p>
    <w:p w:rsidR="00802716" w:rsidRPr="00001F05" w:rsidRDefault="00C75958" w:rsidP="00672531">
      <w:pPr>
        <w:jc w:val="both"/>
        <w:rPr>
          <w:lang w:val="sk-SK"/>
        </w:rPr>
      </w:pPr>
      <w:r w:rsidRPr="00001F05">
        <w:rPr>
          <w:lang w:val="sk-SK"/>
        </w:rPr>
        <w:t>Po extrakcií špecifických znakov nasleduje ich klasifikácia pre účely diagnostiky [14].</w:t>
      </w:r>
      <w:r w:rsidR="00802716" w:rsidRPr="00001F05">
        <w:rPr>
          <w:lang w:val="sk-SK"/>
        </w:rPr>
        <w:t xml:space="preserve"> </w:t>
      </w:r>
    </w:p>
    <w:p w:rsidR="001A422F" w:rsidRPr="00001F05" w:rsidRDefault="001A422F" w:rsidP="00802716">
      <w:pPr>
        <w:jc w:val="both"/>
        <w:rPr>
          <w:lang w:val="sk-SK"/>
        </w:rPr>
      </w:pPr>
    </w:p>
    <w:p w:rsidR="00802716" w:rsidRPr="00001F05" w:rsidRDefault="00AE28CF" w:rsidP="00AE28CF">
      <w:pPr>
        <w:pStyle w:val="Nadpis3"/>
        <w:rPr>
          <w:lang w:val="sk-SK"/>
        </w:rPr>
      </w:pPr>
      <w:bookmarkStart w:id="26" w:name="_Toc386404210"/>
      <w:bookmarkStart w:id="27" w:name="_Toc507854650"/>
      <w:r w:rsidRPr="00001F05">
        <w:rPr>
          <w:lang w:val="sk-SK"/>
        </w:rPr>
        <w:t xml:space="preserve">Komplikácie pri spracovaní </w:t>
      </w:r>
      <w:r w:rsidR="004172A8" w:rsidRPr="00001F05">
        <w:rPr>
          <w:lang w:val="sk-SK"/>
        </w:rPr>
        <w:t>HS</w:t>
      </w:r>
      <w:bookmarkEnd w:id="26"/>
      <w:bookmarkEnd w:id="27"/>
    </w:p>
    <w:p w:rsidR="00802716" w:rsidRPr="00001F05" w:rsidRDefault="00802716" w:rsidP="00802716">
      <w:pPr>
        <w:jc w:val="both"/>
        <w:rPr>
          <w:lang w:val="sk-SK"/>
        </w:rPr>
      </w:pPr>
    </w:p>
    <w:p w:rsidR="00802716" w:rsidRPr="00001F05" w:rsidRDefault="00802716" w:rsidP="00802716">
      <w:pPr>
        <w:jc w:val="both"/>
        <w:rPr>
          <w:lang w:val="sk-SK"/>
        </w:rPr>
      </w:pPr>
      <w:r w:rsidRPr="00001F05">
        <w:rPr>
          <w:lang w:val="sk-SK"/>
        </w:rPr>
        <w:t>Pri spr</w:t>
      </w:r>
      <w:r w:rsidR="0020452A" w:rsidRPr="00001F05">
        <w:rPr>
          <w:lang w:val="sk-SK"/>
        </w:rPr>
        <w:t>acovaní signálu sa stretávame hlavne</w:t>
      </w:r>
      <w:r w:rsidR="00903D07" w:rsidRPr="00001F05">
        <w:rPr>
          <w:lang w:val="sk-SK"/>
        </w:rPr>
        <w:t xml:space="preserve"> s týmito problémami [12]</w:t>
      </w:r>
      <w:r w:rsidRPr="00001F05">
        <w:rPr>
          <w:lang w:val="sk-SK"/>
        </w:rPr>
        <w:t>:</w:t>
      </w:r>
    </w:p>
    <w:p w:rsidR="00C71AFA" w:rsidRPr="00001F05" w:rsidRDefault="00C71AFA" w:rsidP="00802716">
      <w:pPr>
        <w:jc w:val="both"/>
        <w:rPr>
          <w:lang w:val="sk-SK"/>
        </w:rPr>
      </w:pPr>
    </w:p>
    <w:p w:rsidR="00802716" w:rsidRPr="00001F0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určiť spektrum </w:t>
      </w:r>
      <w:r w:rsidR="004172A8" w:rsidRPr="00001F05">
        <w:rPr>
          <w:lang w:val="sk-SK"/>
        </w:rPr>
        <w:t xml:space="preserve">HS </w:t>
      </w:r>
      <w:r w:rsidRPr="00001F05">
        <w:rPr>
          <w:lang w:val="sk-SK"/>
        </w:rPr>
        <w:t>a ich komponent</w:t>
      </w:r>
    </w:p>
    <w:p w:rsidR="00802716" w:rsidRPr="00001F0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rozlíšiť spektrum jednotlivých </w:t>
      </w:r>
      <w:r w:rsidR="004172A8" w:rsidRPr="00001F05">
        <w:rPr>
          <w:lang w:val="sk-SK"/>
        </w:rPr>
        <w:t>HS</w:t>
      </w:r>
    </w:p>
    <w:p w:rsidR="00802716" w:rsidRPr="00001F0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určiť variabilitu energie v rôznych </w:t>
      </w:r>
      <w:r w:rsidR="004172A8" w:rsidRPr="00001F05">
        <w:rPr>
          <w:lang w:val="sk-SK"/>
        </w:rPr>
        <w:t>HS</w:t>
      </w:r>
    </w:p>
    <w:p w:rsidR="00802716" w:rsidRPr="00001F0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Artefakty a rušenie často zamaskujú </w:t>
      </w:r>
      <w:r w:rsidR="004172A8" w:rsidRPr="00001F05">
        <w:rPr>
          <w:lang w:val="sk-SK"/>
        </w:rPr>
        <w:t>HS</w:t>
      </w:r>
    </w:p>
    <w:p w:rsidR="00802716" w:rsidRPr="00001F05"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určiť hranice jednotlivých </w:t>
      </w:r>
      <w:r w:rsidR="004172A8" w:rsidRPr="00001F05">
        <w:rPr>
          <w:lang w:val="sk-SK"/>
        </w:rPr>
        <w:t>HS</w:t>
      </w:r>
    </w:p>
    <w:p w:rsidR="00802716" w:rsidRPr="00001F05" w:rsidRDefault="00802716" w:rsidP="00802716">
      <w:pPr>
        <w:jc w:val="both"/>
        <w:rPr>
          <w:lang w:val="sk-SK"/>
        </w:rPr>
      </w:pPr>
      <w:r w:rsidRPr="00001F05">
        <w:rPr>
          <w:lang w:val="sk-SK"/>
        </w:rPr>
        <w:t xml:space="preserve">Aj napriek pokrokom v spracovávaní signálov a veľkému počtu štúdií zaoberajúcimi sa </w:t>
      </w:r>
      <w:r w:rsidR="004172A8" w:rsidRPr="00001F05">
        <w:rPr>
          <w:lang w:val="sk-SK"/>
        </w:rPr>
        <w:t xml:space="preserve">HS </w:t>
      </w:r>
      <w:r w:rsidRPr="00001F05">
        <w:rPr>
          <w:lang w:val="sk-SK"/>
        </w:rPr>
        <w:t>stále existujú veľké problém</w:t>
      </w:r>
      <w:r w:rsidR="00903D07" w:rsidRPr="00001F05">
        <w:rPr>
          <w:lang w:val="sk-SK"/>
        </w:rPr>
        <w:t xml:space="preserve">y pri spracovávaní </w:t>
      </w:r>
      <w:r w:rsidR="004172A8" w:rsidRPr="00001F05">
        <w:rPr>
          <w:lang w:val="sk-SK"/>
        </w:rPr>
        <w:t>HS</w:t>
      </w:r>
      <w:r w:rsidR="00903D07" w:rsidRPr="00001F05">
        <w:rPr>
          <w:lang w:val="sk-SK"/>
        </w:rPr>
        <w:t>. Podľa [12]</w:t>
      </w:r>
      <w:r w:rsidRPr="00001F05">
        <w:rPr>
          <w:lang w:val="sk-SK"/>
        </w:rPr>
        <w:t xml:space="preserve"> sú nimi hlavne: </w:t>
      </w:r>
    </w:p>
    <w:p w:rsidR="00C71AFA" w:rsidRPr="00001F05" w:rsidRDefault="00C71AFA" w:rsidP="00802716">
      <w:pPr>
        <w:jc w:val="both"/>
        <w:rPr>
          <w:lang w:val="sk-SK"/>
        </w:rPr>
      </w:pPr>
    </w:p>
    <w:p w:rsidR="00802716" w:rsidRPr="00001F05"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01F05">
        <w:rPr>
          <w:lang w:val="sk-SK"/>
        </w:rPr>
        <w:t>Nedostatok súladu medzi výstupmi jednotlivých štúdií</w:t>
      </w:r>
    </w:p>
    <w:p w:rsidR="00802716" w:rsidRPr="00001F05"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01F05">
        <w:rPr>
          <w:lang w:val="sk-SK"/>
        </w:rPr>
        <w:t>Slabá adaptácia algoritmov na spracovanie signálov na rôznych pacientov</w:t>
      </w:r>
    </w:p>
    <w:p w:rsidR="003920B7" w:rsidRPr="00001F05"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01F05">
        <w:rPr>
          <w:lang w:val="sk-SK"/>
        </w:rPr>
        <w:t>Nedôsledný proces klinického overovania analyzovaných techník</w:t>
      </w:r>
    </w:p>
    <w:p w:rsidR="00C71AFA" w:rsidRPr="00001F05"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01F05">
        <w:rPr>
          <w:lang w:val="sk-SK"/>
        </w:rPr>
        <w:t>Diagnostické algoritmy a systémy sú príliš komplexné a drahé</w:t>
      </w:r>
      <w:r w:rsidR="00C71AFA" w:rsidRPr="00001F05">
        <w:rPr>
          <w:lang w:val="sk-SK"/>
        </w:rPr>
        <w:br w:type="page"/>
      </w:r>
    </w:p>
    <w:p w:rsidR="00411F31" w:rsidRPr="00001F05" w:rsidRDefault="00411F31" w:rsidP="00411F31">
      <w:pPr>
        <w:pStyle w:val="Odsekzoznamu"/>
        <w:numPr>
          <w:ilvl w:val="0"/>
          <w:numId w:val="4"/>
        </w:numPr>
        <w:overflowPunct/>
        <w:autoSpaceDE/>
        <w:autoSpaceDN/>
        <w:adjustRightInd/>
        <w:spacing w:after="200" w:line="252" w:lineRule="auto"/>
        <w:contextualSpacing/>
        <w:jc w:val="both"/>
        <w:textAlignment w:val="auto"/>
        <w:rPr>
          <w:lang w:val="sk-SK"/>
        </w:rPr>
        <w:sectPr w:rsidR="00411F31" w:rsidRPr="00001F05">
          <w:pgSz w:w="11907" w:h="16840" w:code="9"/>
          <w:pgMar w:top="1418" w:right="1418" w:bottom="1418" w:left="1985" w:header="737" w:footer="737" w:gutter="0"/>
          <w:cols w:space="708"/>
          <w:noEndnote/>
          <w:titlePg/>
        </w:sectPr>
      </w:pPr>
    </w:p>
    <w:p w:rsidR="00EA13FB" w:rsidRPr="00001F05" w:rsidRDefault="005945E1" w:rsidP="00EA13FB">
      <w:pPr>
        <w:pStyle w:val="Nadpis1"/>
        <w:rPr>
          <w:lang w:val="sk-SK"/>
        </w:rPr>
      </w:pPr>
      <w:bookmarkStart w:id="28" w:name="_Toc386404211"/>
      <w:bookmarkStart w:id="29" w:name="_Toc507854651"/>
      <w:r w:rsidRPr="00001F05">
        <w:rPr>
          <w:lang w:val="sk-SK"/>
        </w:rPr>
        <w:lastRenderedPageBreak/>
        <w:t>Ciele</w:t>
      </w:r>
      <w:r w:rsidR="00EA13FB" w:rsidRPr="00001F05">
        <w:rPr>
          <w:lang w:val="sk-SK"/>
        </w:rPr>
        <w:t xml:space="preserve"> dizertácie</w:t>
      </w:r>
      <w:bookmarkEnd w:id="28"/>
      <w:bookmarkEnd w:id="29"/>
    </w:p>
    <w:p w:rsidR="00527175" w:rsidRPr="00001F05" w:rsidRDefault="00C75958" w:rsidP="00B47FCC">
      <w:pPr>
        <w:rPr>
          <w:szCs w:val="24"/>
          <w:lang w:val="sk-SK"/>
        </w:rPr>
      </w:pPr>
      <w:r w:rsidRPr="00001F05">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01F05" w:rsidRDefault="00C75958" w:rsidP="00B47FCC">
      <w:pPr>
        <w:rPr>
          <w:szCs w:val="24"/>
          <w:lang w:val="sk-SK"/>
        </w:rPr>
      </w:pPr>
    </w:p>
    <w:p w:rsidR="00C75958" w:rsidRPr="00001F05" w:rsidRDefault="00C75958" w:rsidP="00B47FCC">
      <w:pPr>
        <w:rPr>
          <w:szCs w:val="24"/>
          <w:lang w:val="sk-SK"/>
        </w:rPr>
      </w:pPr>
      <w:r w:rsidRPr="00001F05">
        <w:rPr>
          <w:szCs w:val="24"/>
          <w:lang w:val="sk-SK"/>
        </w:rPr>
        <w:t xml:space="preserve">Návrh a otestovanie novej metodiky detekcie parametrov pre výpočet SV ktorá zahrňuje: </w:t>
      </w:r>
    </w:p>
    <w:p w:rsidR="00C75958" w:rsidRPr="00001F05" w:rsidRDefault="00C75958" w:rsidP="00C75958">
      <w:pPr>
        <w:pStyle w:val="Odsekzoznamu"/>
        <w:numPr>
          <w:ilvl w:val="0"/>
          <w:numId w:val="19"/>
        </w:numPr>
        <w:rPr>
          <w:szCs w:val="24"/>
          <w:lang w:val="sk-SK"/>
        </w:rPr>
      </w:pPr>
      <w:r w:rsidRPr="00001F05">
        <w:rPr>
          <w:szCs w:val="24"/>
          <w:lang w:val="sk-SK"/>
        </w:rPr>
        <w:t xml:space="preserve">Detekcia prvého srdečného zvuku - S1  </w:t>
      </w:r>
    </w:p>
    <w:p w:rsidR="00C75958" w:rsidRPr="00001F05" w:rsidRDefault="00C75958" w:rsidP="00C75958">
      <w:pPr>
        <w:pStyle w:val="Odsekzoznamu"/>
        <w:numPr>
          <w:ilvl w:val="1"/>
          <w:numId w:val="19"/>
        </w:numPr>
        <w:rPr>
          <w:szCs w:val="24"/>
          <w:lang w:val="sk-SK"/>
        </w:rPr>
      </w:pPr>
      <w:r w:rsidRPr="00001F05">
        <w:rPr>
          <w:szCs w:val="24"/>
          <w:lang w:val="sk-SK"/>
        </w:rPr>
        <w:t xml:space="preserve">o správne nastavenie filtrácie, ukazuje sa že pre každý subjekt je potrebné nastaviť filtráciu individuálne </w:t>
      </w:r>
    </w:p>
    <w:p w:rsidR="00C75958" w:rsidRPr="00001F05" w:rsidRDefault="00C75958" w:rsidP="00C75958">
      <w:pPr>
        <w:pStyle w:val="Odsekzoznamu"/>
        <w:numPr>
          <w:ilvl w:val="0"/>
          <w:numId w:val="19"/>
        </w:numPr>
        <w:rPr>
          <w:szCs w:val="24"/>
          <w:lang w:val="sk-SK"/>
        </w:rPr>
      </w:pPr>
      <w:r w:rsidRPr="00001F05">
        <w:rPr>
          <w:szCs w:val="24"/>
          <w:lang w:val="sk-SK"/>
        </w:rPr>
        <w:t xml:space="preserve">Detekcia druhého srdečného zvuku - S2 </w:t>
      </w:r>
    </w:p>
    <w:p w:rsidR="00C75958" w:rsidRPr="00001F05" w:rsidRDefault="00C75958" w:rsidP="00C75958">
      <w:pPr>
        <w:pStyle w:val="Odsekzoznamu"/>
        <w:numPr>
          <w:ilvl w:val="0"/>
          <w:numId w:val="19"/>
        </w:numPr>
        <w:rPr>
          <w:szCs w:val="24"/>
          <w:lang w:val="sk-SK"/>
        </w:rPr>
      </w:pPr>
      <w:r w:rsidRPr="00001F05">
        <w:rPr>
          <w:szCs w:val="24"/>
          <w:lang w:val="sk-SK"/>
        </w:rPr>
        <w:t>Detekcia parametru -dZ/dtmax</w:t>
      </w:r>
    </w:p>
    <w:p w:rsidR="00C75958" w:rsidRPr="00001F05" w:rsidRDefault="00C75958" w:rsidP="00B47FCC">
      <w:pPr>
        <w:rPr>
          <w:szCs w:val="24"/>
          <w:lang w:val="sk-SK"/>
        </w:rPr>
      </w:pPr>
    </w:p>
    <w:p w:rsidR="00B47FCC" w:rsidRPr="00001F05" w:rsidRDefault="00B47FCC" w:rsidP="00B47FCC">
      <w:pPr>
        <w:rPr>
          <w:szCs w:val="24"/>
          <w:lang w:val="sk-SK"/>
        </w:rPr>
      </w:pPr>
    </w:p>
    <w:p w:rsidR="00B47FCC" w:rsidRPr="00001F05" w:rsidRDefault="00B47FCC" w:rsidP="00B47FCC">
      <w:pPr>
        <w:rPr>
          <w:szCs w:val="24"/>
          <w:lang w:val="sk-SK"/>
        </w:rPr>
      </w:pPr>
      <w:r w:rsidRPr="00001F05">
        <w:rPr>
          <w:szCs w:val="24"/>
          <w:lang w:val="sk-SK"/>
        </w:rPr>
        <w:t>Overenie metodiky na základe variability parametrov</w:t>
      </w:r>
      <w:r w:rsidR="00D93D33" w:rsidRPr="00001F05">
        <w:rPr>
          <w:szCs w:val="24"/>
          <w:lang w:val="sk-SK"/>
        </w:rPr>
        <w:t>:</w:t>
      </w:r>
    </w:p>
    <w:p w:rsidR="00EA13FB" w:rsidRPr="00001F05" w:rsidRDefault="00D93D33" w:rsidP="00D93D33">
      <w:pPr>
        <w:pStyle w:val="Odsekzoznamu"/>
        <w:numPr>
          <w:ilvl w:val="0"/>
          <w:numId w:val="12"/>
        </w:numPr>
        <w:rPr>
          <w:szCs w:val="24"/>
          <w:lang w:val="sk-SK"/>
        </w:rPr>
      </w:pPr>
      <w:r w:rsidRPr="00001F05">
        <w:rPr>
          <w:szCs w:val="24"/>
          <w:lang w:val="sk-SK"/>
        </w:rPr>
        <w:t>Detekované parametre by mali korelovať s</w:t>
      </w:r>
      <w:r w:rsidR="00220703" w:rsidRPr="00001F05">
        <w:rPr>
          <w:szCs w:val="24"/>
          <w:lang w:val="sk-SK"/>
        </w:rPr>
        <w:t xml:space="preserve"> fyziologickými procesmi </w:t>
      </w:r>
      <w:r w:rsidR="00522254" w:rsidRPr="00001F05">
        <w:rPr>
          <w:szCs w:val="24"/>
          <w:lang w:val="sk-SK"/>
        </w:rPr>
        <w:t>–</w:t>
      </w:r>
      <w:r w:rsidR="00220703" w:rsidRPr="00001F05">
        <w:rPr>
          <w:szCs w:val="24"/>
          <w:lang w:val="sk-SK"/>
        </w:rPr>
        <w:t xml:space="preserve"> </w:t>
      </w:r>
      <w:r w:rsidR="00522254" w:rsidRPr="00001F05">
        <w:rPr>
          <w:szCs w:val="24"/>
          <w:lang w:val="sk-SK"/>
        </w:rPr>
        <w:t>s </w:t>
      </w:r>
      <w:r w:rsidR="00220703" w:rsidRPr="00001F05">
        <w:rPr>
          <w:szCs w:val="24"/>
          <w:lang w:val="sk-SK"/>
        </w:rPr>
        <w:t>respiráci</w:t>
      </w:r>
      <w:r w:rsidR="00522254" w:rsidRPr="00001F05">
        <w:rPr>
          <w:szCs w:val="24"/>
          <w:lang w:val="sk-SK"/>
        </w:rPr>
        <w:t>ou</w:t>
      </w:r>
    </w:p>
    <w:p w:rsidR="00016924" w:rsidRPr="00001F05" w:rsidRDefault="00C75958" w:rsidP="00C75958">
      <w:pPr>
        <w:pStyle w:val="Odsekzoznamu"/>
        <w:numPr>
          <w:ilvl w:val="0"/>
          <w:numId w:val="12"/>
        </w:numPr>
        <w:rPr>
          <w:szCs w:val="24"/>
          <w:lang w:val="sk-SK"/>
        </w:rPr>
      </w:pPr>
      <w:r w:rsidRPr="00001F05">
        <w:rPr>
          <w:szCs w:val="24"/>
          <w:lang w:val="sk-SK"/>
        </w:rPr>
        <w:t>Zistiť akým pomerom sa na zmene SV podieľa zmena LVET intervalu a akým zmena - dZ/dtma</w:t>
      </w:r>
    </w:p>
    <w:p w:rsidR="00D93D33" w:rsidRPr="00001F05" w:rsidRDefault="00D93D33" w:rsidP="00D93D33">
      <w:pPr>
        <w:rPr>
          <w:szCs w:val="24"/>
          <w:lang w:val="sk-SK"/>
        </w:rPr>
      </w:pPr>
    </w:p>
    <w:p w:rsidR="00D93D33" w:rsidRPr="00001F05" w:rsidRDefault="00D93D33" w:rsidP="00D93D33">
      <w:pPr>
        <w:rPr>
          <w:szCs w:val="24"/>
          <w:lang w:val="sk-SK"/>
        </w:rPr>
      </w:pPr>
      <w:r w:rsidRPr="00001F05">
        <w:rPr>
          <w:szCs w:val="24"/>
          <w:lang w:val="sk-SK"/>
        </w:rPr>
        <w:t>Aplikácia metodiky na rôzne skupiny pacientov:</w:t>
      </w:r>
    </w:p>
    <w:p w:rsidR="00D93D33" w:rsidRPr="00001F05" w:rsidRDefault="00220703" w:rsidP="00D93D33">
      <w:pPr>
        <w:pStyle w:val="Odsekzoznamu"/>
        <w:numPr>
          <w:ilvl w:val="0"/>
          <w:numId w:val="12"/>
        </w:numPr>
        <w:rPr>
          <w:szCs w:val="24"/>
          <w:lang w:val="sk-SK"/>
        </w:rPr>
      </w:pPr>
      <w:r w:rsidRPr="00001F05">
        <w:rPr>
          <w:szCs w:val="24"/>
          <w:lang w:val="sk-SK"/>
        </w:rPr>
        <w:t>Z</w:t>
      </w:r>
      <w:r w:rsidR="00D93D33" w:rsidRPr="00001F05">
        <w:rPr>
          <w:szCs w:val="24"/>
          <w:lang w:val="sk-SK"/>
        </w:rPr>
        <w:t xml:space="preserve">dravý dobrovoľníci </w:t>
      </w:r>
    </w:p>
    <w:p w:rsidR="00D93D33" w:rsidRPr="00001F05" w:rsidRDefault="00220703" w:rsidP="00D93D33">
      <w:pPr>
        <w:pStyle w:val="Odsekzoznamu"/>
        <w:numPr>
          <w:ilvl w:val="0"/>
          <w:numId w:val="12"/>
        </w:numPr>
        <w:rPr>
          <w:szCs w:val="24"/>
          <w:lang w:val="sk-SK"/>
        </w:rPr>
      </w:pPr>
      <w:r w:rsidRPr="00001F05">
        <w:rPr>
          <w:szCs w:val="24"/>
          <w:lang w:val="sk-SK"/>
        </w:rPr>
        <w:t>Ľ</w:t>
      </w:r>
      <w:r w:rsidR="00D93D33" w:rsidRPr="00001F05">
        <w:rPr>
          <w:szCs w:val="24"/>
          <w:lang w:val="sk-SK"/>
        </w:rPr>
        <w:t>udia po transplantácií srdca</w:t>
      </w:r>
    </w:p>
    <w:p w:rsidR="00D93D33" w:rsidRPr="00001F05" w:rsidRDefault="00220703" w:rsidP="00D93D33">
      <w:pPr>
        <w:pStyle w:val="Odsekzoznamu"/>
        <w:numPr>
          <w:ilvl w:val="0"/>
          <w:numId w:val="12"/>
        </w:numPr>
        <w:rPr>
          <w:szCs w:val="24"/>
          <w:lang w:val="sk-SK"/>
        </w:rPr>
      </w:pPr>
      <w:r w:rsidRPr="00001F05">
        <w:rPr>
          <w:szCs w:val="24"/>
          <w:lang w:val="sk-SK"/>
        </w:rPr>
        <w:t>Ľ</w:t>
      </w:r>
      <w:r w:rsidR="00D93D33" w:rsidRPr="00001F05">
        <w:rPr>
          <w:szCs w:val="24"/>
          <w:lang w:val="sk-SK"/>
        </w:rPr>
        <w:t>udia s kardiostimulátormi</w:t>
      </w:r>
    </w:p>
    <w:p w:rsidR="00D93D33" w:rsidRPr="00001F05" w:rsidRDefault="00D93D33" w:rsidP="00D93D33">
      <w:pPr>
        <w:rPr>
          <w:szCs w:val="24"/>
          <w:lang w:val="sk-SK"/>
        </w:rPr>
      </w:pPr>
    </w:p>
    <w:p w:rsidR="00D93D33" w:rsidRPr="00001F05" w:rsidRDefault="00D93D33" w:rsidP="00D93D33">
      <w:pPr>
        <w:rPr>
          <w:szCs w:val="24"/>
          <w:lang w:val="sk-SK"/>
        </w:rPr>
      </w:pPr>
      <w:r w:rsidRPr="00001F05">
        <w:rPr>
          <w:szCs w:val="24"/>
          <w:lang w:val="sk-SK"/>
        </w:rPr>
        <w:t>Porovnanie výsledkov novej metodiky</w:t>
      </w:r>
      <w:r w:rsidR="00B16382" w:rsidRPr="00001F05">
        <w:rPr>
          <w:szCs w:val="24"/>
          <w:lang w:val="sk-SK"/>
        </w:rPr>
        <w:t xml:space="preserve"> na dátach z rôznych častí tela</w:t>
      </w:r>
      <w:r w:rsidRPr="00001F05">
        <w:rPr>
          <w:szCs w:val="24"/>
          <w:lang w:val="sk-SK"/>
        </w:rPr>
        <w:t>:</w:t>
      </w:r>
    </w:p>
    <w:p w:rsidR="00D93D33" w:rsidRPr="00001F05" w:rsidRDefault="00C75958" w:rsidP="00C75958">
      <w:pPr>
        <w:pStyle w:val="Odsekzoznamu"/>
        <w:numPr>
          <w:ilvl w:val="0"/>
          <w:numId w:val="12"/>
        </w:numPr>
        <w:rPr>
          <w:szCs w:val="24"/>
          <w:lang w:val="sk-SK"/>
        </w:rPr>
      </w:pPr>
      <w:r w:rsidRPr="00001F05">
        <w:rPr>
          <w:szCs w:val="24"/>
          <w:lang w:val="sk-SK"/>
        </w:rPr>
        <w:t>Porovnanie relatívnych zmien detekovaných parametrov -dZ/dtmax  z hrudníka, krkavíc a dolných končatín</w:t>
      </w:r>
    </w:p>
    <w:p w:rsidR="00FB339A" w:rsidRPr="00001F05" w:rsidRDefault="00FB339A" w:rsidP="00FB339A">
      <w:pPr>
        <w:pStyle w:val="Odsekzoznamu"/>
        <w:numPr>
          <w:ilvl w:val="0"/>
          <w:numId w:val="12"/>
        </w:numPr>
        <w:overflowPunct/>
        <w:autoSpaceDE/>
        <w:autoSpaceDN/>
        <w:adjustRightInd/>
        <w:textAlignment w:val="auto"/>
        <w:rPr>
          <w:lang w:val="sk-SK"/>
        </w:rPr>
        <w:sectPr w:rsidR="00FB339A" w:rsidRPr="00001F05" w:rsidSect="00EB0470">
          <w:headerReference w:type="default" r:id="rId26"/>
          <w:footerReference w:type="default" r:id="rId27"/>
          <w:headerReference w:type="first" r:id="rId28"/>
          <w:footerReference w:type="first" r:id="rId29"/>
          <w:pgSz w:w="11907" w:h="16840" w:code="9"/>
          <w:pgMar w:top="1418" w:right="1418" w:bottom="1418" w:left="1985" w:header="737" w:footer="737" w:gutter="0"/>
          <w:cols w:space="708"/>
          <w:noEndnote/>
          <w:titlePg/>
        </w:sectPr>
      </w:pPr>
    </w:p>
    <w:p w:rsidR="00EA13FB" w:rsidRPr="00001F05" w:rsidRDefault="00EA13FB" w:rsidP="00EA13FB">
      <w:pPr>
        <w:pStyle w:val="Nadpis1"/>
        <w:rPr>
          <w:lang w:val="sk-SK"/>
        </w:rPr>
      </w:pPr>
      <w:bookmarkStart w:id="30" w:name="_Toc386404212"/>
      <w:bookmarkStart w:id="31" w:name="_Toc507854652"/>
      <w:r w:rsidRPr="00001F05">
        <w:rPr>
          <w:lang w:val="sk-SK"/>
        </w:rPr>
        <w:lastRenderedPageBreak/>
        <w:t>Stav riešenia</w:t>
      </w:r>
      <w:bookmarkEnd w:id="30"/>
      <w:bookmarkEnd w:id="31"/>
    </w:p>
    <w:p w:rsidR="00EA13FB" w:rsidRPr="00001F05" w:rsidRDefault="00EA13FB" w:rsidP="00EA13FB">
      <w:pPr>
        <w:pStyle w:val="Nadpis3"/>
        <w:numPr>
          <w:ilvl w:val="0"/>
          <w:numId w:val="0"/>
        </w:numPr>
        <w:ind w:left="720"/>
        <w:rPr>
          <w:sz w:val="20"/>
          <w:szCs w:val="20"/>
          <w:lang w:val="sk-SK"/>
        </w:rPr>
      </w:pPr>
    </w:p>
    <w:p w:rsidR="00802716" w:rsidRPr="00001F05" w:rsidRDefault="00822AFB" w:rsidP="00822AFB">
      <w:pPr>
        <w:pStyle w:val="Nadpis2"/>
        <w:rPr>
          <w:lang w:val="sk-SK"/>
        </w:rPr>
      </w:pPr>
      <w:bookmarkStart w:id="32" w:name="_Toc386404213"/>
      <w:bookmarkStart w:id="33" w:name="_Toc507854653"/>
      <w:r w:rsidRPr="00001F05">
        <w:rPr>
          <w:lang w:val="sk-SK"/>
        </w:rPr>
        <w:t>Detekcia S1</w:t>
      </w:r>
      <w:bookmarkEnd w:id="32"/>
      <w:bookmarkEnd w:id="33"/>
    </w:p>
    <w:p w:rsidR="00822AFB" w:rsidRPr="00001F05" w:rsidRDefault="00822AFB" w:rsidP="00822AFB">
      <w:pPr>
        <w:rPr>
          <w:lang w:val="sk-SK"/>
        </w:rPr>
      </w:pPr>
    </w:p>
    <w:p w:rsidR="001C2109" w:rsidRPr="00001F05" w:rsidRDefault="001C2109" w:rsidP="001C2109">
      <w:pPr>
        <w:jc w:val="both"/>
        <w:rPr>
          <w:lang w:val="sk-SK"/>
        </w:rPr>
      </w:pPr>
      <w:r w:rsidRPr="00001F05">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001F05" w:rsidRDefault="001C2109" w:rsidP="001C2109">
      <w:pPr>
        <w:jc w:val="both"/>
        <w:rPr>
          <w:lang w:val="sk-SK"/>
        </w:rPr>
      </w:pPr>
      <w:r w:rsidRPr="00001F05">
        <w:rPr>
          <w:lang w:val="sk-SK"/>
        </w:rPr>
        <w:t xml:space="preserve"> </w:t>
      </w:r>
    </w:p>
    <w:p w:rsidR="00802716" w:rsidRPr="00001F05" w:rsidRDefault="001C2109" w:rsidP="001C2109">
      <w:pPr>
        <w:jc w:val="both"/>
        <w:rPr>
          <w:lang w:val="sk-SK"/>
        </w:rPr>
      </w:pPr>
      <w:r w:rsidRPr="00001F05">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001F05" w:rsidRDefault="00802716" w:rsidP="00802716">
      <w:pPr>
        <w:jc w:val="both"/>
        <w:rPr>
          <w:lang w:val="sk-SK"/>
        </w:rPr>
      </w:pPr>
    </w:p>
    <w:p w:rsidR="00802716" w:rsidRPr="00001F05" w:rsidRDefault="00802716" w:rsidP="00BE3C91">
      <w:pPr>
        <w:pStyle w:val="Odsekzoznamu"/>
        <w:numPr>
          <w:ilvl w:val="0"/>
          <w:numId w:val="4"/>
        </w:numPr>
        <w:overflowPunct/>
        <w:contextualSpacing/>
        <w:jc w:val="both"/>
        <w:textAlignment w:val="auto"/>
        <w:rPr>
          <w:lang w:val="sk-SK"/>
        </w:rPr>
      </w:pPr>
      <w:r w:rsidRPr="00001F05">
        <w:rPr>
          <w:lang w:val="sk-SK"/>
        </w:rPr>
        <w:t>spontánne</w:t>
      </w:r>
    </w:p>
    <w:p w:rsidR="00802716" w:rsidRPr="00001F05" w:rsidRDefault="00802716" w:rsidP="00BE3C91">
      <w:pPr>
        <w:pStyle w:val="Odsekzoznamu"/>
        <w:numPr>
          <w:ilvl w:val="0"/>
          <w:numId w:val="4"/>
        </w:numPr>
        <w:overflowPunct/>
        <w:contextualSpacing/>
        <w:jc w:val="both"/>
        <w:textAlignment w:val="auto"/>
        <w:rPr>
          <w:lang w:val="sk-SK"/>
        </w:rPr>
      </w:pPr>
      <w:r w:rsidRPr="00001F05">
        <w:rPr>
          <w:lang w:val="sk-SK"/>
        </w:rPr>
        <w:t>hlboké</w:t>
      </w:r>
    </w:p>
    <w:p w:rsidR="006D0723" w:rsidRPr="00001F05" w:rsidRDefault="006D0723" w:rsidP="00802716">
      <w:pPr>
        <w:rPr>
          <w:lang w:val="sk-SK"/>
        </w:rPr>
      </w:pPr>
    </w:p>
    <w:p w:rsidR="00822AFB" w:rsidRPr="00001F05" w:rsidRDefault="006D0723" w:rsidP="00822AFB">
      <w:pPr>
        <w:jc w:val="center"/>
        <w:rPr>
          <w:sz w:val="22"/>
          <w:szCs w:val="22"/>
          <w:lang w:val="sk-SK"/>
        </w:rPr>
      </w:pPr>
      <w:r w:rsidRPr="00001F05">
        <w:rPr>
          <w:noProof/>
          <w:sz w:val="22"/>
          <w:szCs w:val="22"/>
          <w:lang w:val="sk-SK"/>
        </w:rPr>
        <w:lastRenderedPageBreak/>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001F05">
        <w:rPr>
          <w:sz w:val="22"/>
          <w:szCs w:val="22"/>
          <w:lang w:val="sk-SK"/>
        </w:rPr>
        <w:t xml:space="preserve">Obrázok 8. </w:t>
      </w:r>
      <w:r w:rsidR="00C41722" w:rsidRPr="00001F05">
        <w:rPr>
          <w:sz w:val="22"/>
          <w:szCs w:val="22"/>
          <w:lang w:val="sk-SK"/>
        </w:rPr>
        <w:t>Dobrovoľník</w:t>
      </w:r>
      <w:r w:rsidR="00822AFB" w:rsidRPr="00001F05">
        <w:rPr>
          <w:sz w:val="22"/>
          <w:szCs w:val="22"/>
          <w:lang w:val="sk-SK"/>
        </w:rPr>
        <w:t xml:space="preserve"> počas merania</w:t>
      </w:r>
    </w:p>
    <w:p w:rsidR="00822AFB" w:rsidRPr="00001F05" w:rsidRDefault="00822AFB" w:rsidP="00822AFB">
      <w:pPr>
        <w:jc w:val="center"/>
        <w:rPr>
          <w:sz w:val="22"/>
          <w:szCs w:val="22"/>
          <w:lang w:val="sk-SK"/>
        </w:rPr>
      </w:pPr>
    </w:p>
    <w:p w:rsidR="00CE4A39" w:rsidRPr="00001F05" w:rsidRDefault="00802716" w:rsidP="00075681">
      <w:pPr>
        <w:jc w:val="both"/>
        <w:rPr>
          <w:lang w:val="sk-SK"/>
        </w:rPr>
      </w:pPr>
      <w:r w:rsidRPr="00001F05">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01F05" w:rsidRDefault="00822AFB" w:rsidP="00075681">
      <w:pPr>
        <w:jc w:val="both"/>
        <w:rPr>
          <w:lang w:val="sk-SK"/>
        </w:rPr>
      </w:pPr>
    </w:p>
    <w:p w:rsidR="00802716" w:rsidRPr="00001F05" w:rsidRDefault="00802716" w:rsidP="001C435D">
      <w:pPr>
        <w:pStyle w:val="Nadpis3"/>
        <w:rPr>
          <w:lang w:val="sk-SK"/>
        </w:rPr>
      </w:pPr>
      <w:bookmarkStart w:id="34" w:name="_Toc386404214"/>
      <w:bookmarkStart w:id="35" w:name="_Toc507854654"/>
      <w:r w:rsidRPr="00001F05">
        <w:rPr>
          <w:lang w:val="sk-SK"/>
        </w:rPr>
        <w:t>Filtrácia f</w:t>
      </w:r>
      <w:r w:rsidR="00962519" w:rsidRPr="00001F05">
        <w:rPr>
          <w:lang w:val="sk-SK"/>
        </w:rPr>
        <w:t>o</w:t>
      </w:r>
      <w:r w:rsidRPr="00001F05">
        <w:rPr>
          <w:lang w:val="sk-SK"/>
        </w:rPr>
        <w:t xml:space="preserve">urierovou </w:t>
      </w:r>
      <w:r w:rsidR="00CE4A39" w:rsidRPr="00001F05">
        <w:rPr>
          <w:lang w:val="sk-SK"/>
        </w:rPr>
        <w:t>transformáciou</w:t>
      </w:r>
      <w:bookmarkEnd w:id="34"/>
      <w:bookmarkEnd w:id="35"/>
      <w:r w:rsidRPr="00001F05">
        <w:rPr>
          <w:lang w:val="sk-SK"/>
        </w:rPr>
        <w:tab/>
      </w:r>
    </w:p>
    <w:p w:rsidR="00802716" w:rsidRPr="00001F05" w:rsidRDefault="00802716" w:rsidP="00802716">
      <w:pPr>
        <w:tabs>
          <w:tab w:val="left" w:pos="2920"/>
        </w:tabs>
        <w:rPr>
          <w:lang w:val="sk-SK"/>
        </w:rPr>
      </w:pPr>
    </w:p>
    <w:p w:rsidR="00802716" w:rsidRPr="00001F05" w:rsidRDefault="00802716" w:rsidP="00B90569">
      <w:pPr>
        <w:jc w:val="both"/>
        <w:rPr>
          <w:i/>
          <w:lang w:val="sk-SK"/>
        </w:rPr>
      </w:pPr>
      <w:r w:rsidRPr="00001F05">
        <w:rPr>
          <w:lang w:val="sk-SK"/>
        </w:rPr>
        <w:t xml:space="preserve">Prvým spôsobom predspracovania bola </w:t>
      </w:r>
      <w:r w:rsidR="001C2109" w:rsidRPr="00001F05">
        <w:rPr>
          <w:lang w:val="sk-SK"/>
        </w:rPr>
        <w:t xml:space="preserve">lineárna </w:t>
      </w:r>
      <w:r w:rsidRPr="00001F05">
        <w:rPr>
          <w:lang w:val="sk-SK"/>
        </w:rPr>
        <w:t xml:space="preserve">filtrácia </w:t>
      </w:r>
      <w:r w:rsidR="004172A8" w:rsidRPr="00001F05">
        <w:rPr>
          <w:lang w:val="sk-SK"/>
        </w:rPr>
        <w:t xml:space="preserve">HS </w:t>
      </w:r>
      <w:r w:rsidRPr="00001F05">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01F05">
        <w:rPr>
          <w:lang w:val="sk-SK"/>
        </w:rPr>
        <w:t xml:space="preserve">y hodnotené filtre sú </w:t>
      </w:r>
      <w:r w:rsidR="00B90569" w:rsidRPr="00001F05">
        <w:rPr>
          <w:lang w:val="sk-SK"/>
        </w:rPr>
        <w:t>zobrazené</w:t>
      </w:r>
      <w:r w:rsidR="003E1297" w:rsidRPr="00001F05">
        <w:rPr>
          <w:lang w:val="sk-SK"/>
        </w:rPr>
        <w:t xml:space="preserve"> na o</w:t>
      </w:r>
      <w:r w:rsidRPr="00001F05">
        <w:rPr>
          <w:lang w:val="sk-SK"/>
        </w:rPr>
        <w:t xml:space="preserve">brázku </w:t>
      </w:r>
      <w:r w:rsidR="003B2AA9" w:rsidRPr="00001F05">
        <w:rPr>
          <w:lang w:val="sk-SK"/>
        </w:rPr>
        <w:t>9</w:t>
      </w:r>
      <w:r w:rsidRPr="00001F05">
        <w:rPr>
          <w:lang w:val="sk-SK"/>
        </w:rPr>
        <w:t>. Jednotlivé filtre sú označené ako f1 – f95. Ich spodné hranice sú v</w:t>
      </w:r>
      <w:r w:rsidR="00B90569" w:rsidRPr="00001F05">
        <w:rPr>
          <w:lang w:val="sk-SK"/>
        </w:rPr>
        <w:t xml:space="preserve"> prvom </w:t>
      </w:r>
      <w:r w:rsidRPr="00001F05">
        <w:rPr>
          <w:lang w:val="sk-SK"/>
        </w:rPr>
        <w:t xml:space="preserve">stĺpci vľavo a horné hranice v prvom riadku. Napríklad filter označený ako f30 má spodnú hranicu 15Hz a hornú hranicu 30 Hz. Filtrácia bola uskutočnená v prostredí Matlab 2009 za použitia funkcie </w:t>
      </w:r>
      <w:r w:rsidRPr="00001F05">
        <w:rPr>
          <w:i/>
          <w:lang w:val="sk-SK"/>
        </w:rPr>
        <w:t>filfilt.</w:t>
      </w:r>
    </w:p>
    <w:p w:rsidR="00A14177" w:rsidRPr="00001F05" w:rsidRDefault="00A14177" w:rsidP="00802716">
      <w:pPr>
        <w:jc w:val="both"/>
        <w:rPr>
          <w:lang w:val="sk-SK"/>
        </w:rPr>
      </w:pPr>
    </w:p>
    <w:p w:rsidR="00802716" w:rsidRPr="00001F05" w:rsidRDefault="00DD32B9" w:rsidP="00822AFB">
      <w:pPr>
        <w:jc w:val="center"/>
        <w:rPr>
          <w:sz w:val="22"/>
          <w:szCs w:val="22"/>
          <w:lang w:val="sk-SK"/>
        </w:rPr>
      </w:pPr>
      <w:r w:rsidRPr="00001F05">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01F05">
        <w:rPr>
          <w:sz w:val="22"/>
          <w:szCs w:val="22"/>
          <w:lang w:val="sk-SK"/>
        </w:rPr>
        <w:t xml:space="preserve">Obrázok </w:t>
      </w:r>
      <w:r w:rsidR="001263BE" w:rsidRPr="00001F05">
        <w:rPr>
          <w:sz w:val="22"/>
          <w:szCs w:val="22"/>
          <w:lang w:val="sk-SK"/>
        </w:rPr>
        <w:t>9</w:t>
      </w:r>
      <w:r w:rsidR="00C41722" w:rsidRPr="00001F05">
        <w:rPr>
          <w:sz w:val="22"/>
          <w:szCs w:val="22"/>
          <w:lang w:val="sk-SK"/>
        </w:rPr>
        <w:t xml:space="preserve">. </w:t>
      </w:r>
      <w:r w:rsidR="0042033E" w:rsidRPr="00001F05">
        <w:rPr>
          <w:sz w:val="22"/>
          <w:szCs w:val="22"/>
          <w:lang w:val="sk-SK"/>
        </w:rPr>
        <w:t>Frekvenčná tabuľka so spodnými a hornými hranicami pásmových pr</w:t>
      </w:r>
      <w:r w:rsidRPr="00001F05">
        <w:rPr>
          <w:sz w:val="22"/>
          <w:szCs w:val="22"/>
          <w:lang w:val="sk-SK"/>
        </w:rPr>
        <w:t>i</w:t>
      </w:r>
      <w:r w:rsidR="0042033E" w:rsidRPr="00001F05">
        <w:rPr>
          <w:sz w:val="22"/>
          <w:szCs w:val="22"/>
          <w:lang w:val="sk-SK"/>
        </w:rPr>
        <w:t>epustí.</w:t>
      </w:r>
    </w:p>
    <w:p w:rsidR="00802716" w:rsidRPr="00001F05" w:rsidRDefault="00802716" w:rsidP="001C435D">
      <w:pPr>
        <w:pStyle w:val="Nadpis3"/>
        <w:rPr>
          <w:lang w:val="sk-SK"/>
        </w:rPr>
      </w:pPr>
      <w:bookmarkStart w:id="36" w:name="_Toc386404215"/>
      <w:bookmarkStart w:id="37" w:name="_Toc507854655"/>
      <w:r w:rsidRPr="00001F05">
        <w:rPr>
          <w:lang w:val="sk-SK"/>
        </w:rPr>
        <w:lastRenderedPageBreak/>
        <w:t>DWT</w:t>
      </w:r>
      <w:bookmarkEnd w:id="36"/>
      <w:bookmarkEnd w:id="37"/>
    </w:p>
    <w:p w:rsidR="00802716" w:rsidRPr="00001F05" w:rsidRDefault="00802716" w:rsidP="00802716">
      <w:pPr>
        <w:rPr>
          <w:lang w:val="sk-SK"/>
        </w:rPr>
      </w:pPr>
    </w:p>
    <w:p w:rsidR="00802716" w:rsidRPr="00001F05" w:rsidRDefault="001C2109" w:rsidP="00802716">
      <w:pPr>
        <w:tabs>
          <w:tab w:val="left" w:pos="3230"/>
        </w:tabs>
        <w:jc w:val="both"/>
        <w:rPr>
          <w:lang w:val="sk-SK"/>
        </w:rPr>
      </w:pPr>
      <w:r w:rsidRPr="00001F05">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001F05">
        <w:rPr>
          <w:lang w:val="sk-SK"/>
        </w:rPr>
        <w:t>.</w:t>
      </w:r>
    </w:p>
    <w:p w:rsidR="00802716" w:rsidRPr="00001F05"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01F05"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pásmo [Hz]</w:t>
            </w:r>
          </w:p>
        </w:tc>
      </w:tr>
      <w:tr w:rsidR="00DD32B9" w:rsidRPr="00001F0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125,0-250,0</w:t>
            </w:r>
          </w:p>
        </w:tc>
      </w:tr>
      <w:tr w:rsidR="00DD32B9" w:rsidRPr="00001F0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62,5-125,0</w:t>
            </w:r>
          </w:p>
        </w:tc>
      </w:tr>
      <w:tr w:rsidR="00DD32B9" w:rsidRPr="00001F05"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31,3-62,5</w:t>
            </w:r>
          </w:p>
        </w:tc>
      </w:tr>
      <w:tr w:rsidR="00DD32B9" w:rsidRPr="00001F0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15,6-31,3</w:t>
            </w:r>
          </w:p>
        </w:tc>
      </w:tr>
      <w:tr w:rsidR="00DD32B9" w:rsidRPr="00001F05"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7,8-15,6</w:t>
            </w:r>
          </w:p>
        </w:tc>
      </w:tr>
    </w:tbl>
    <w:p w:rsidR="00802716" w:rsidRPr="00001F05" w:rsidRDefault="00802716" w:rsidP="00802716">
      <w:pPr>
        <w:tabs>
          <w:tab w:val="left" w:pos="3230"/>
        </w:tabs>
        <w:rPr>
          <w:lang w:val="sk-SK"/>
        </w:rPr>
      </w:pPr>
    </w:p>
    <w:p w:rsidR="00802716" w:rsidRPr="00001F05" w:rsidRDefault="001263BE" w:rsidP="00802716">
      <w:pPr>
        <w:jc w:val="center"/>
        <w:rPr>
          <w:sz w:val="22"/>
          <w:szCs w:val="22"/>
          <w:lang w:val="sk-SK"/>
        </w:rPr>
      </w:pPr>
      <w:r w:rsidRPr="00001F05">
        <w:rPr>
          <w:sz w:val="22"/>
          <w:szCs w:val="22"/>
          <w:lang w:val="sk-SK"/>
        </w:rPr>
        <w:t>Obrázok 10</w:t>
      </w:r>
      <w:r w:rsidR="00802716" w:rsidRPr="00001F05">
        <w:rPr>
          <w:sz w:val="22"/>
          <w:szCs w:val="22"/>
          <w:lang w:val="sk-SK"/>
        </w:rPr>
        <w:t>.</w:t>
      </w:r>
      <w:r w:rsidR="0042033E" w:rsidRPr="00001F05">
        <w:rPr>
          <w:sz w:val="22"/>
          <w:szCs w:val="22"/>
          <w:lang w:val="sk-SK"/>
        </w:rPr>
        <w:t xml:space="preserve"> Stupne rozkladu DWT a im prislúchajúce frekvenčné pásma.</w:t>
      </w:r>
    </w:p>
    <w:p w:rsidR="00802716" w:rsidRPr="00001F05" w:rsidRDefault="00802716" w:rsidP="00802716">
      <w:pPr>
        <w:rPr>
          <w:lang w:val="sk-SK"/>
        </w:rPr>
      </w:pPr>
    </w:p>
    <w:p w:rsidR="00802716" w:rsidRPr="00001F05" w:rsidRDefault="00461B6A" w:rsidP="00802716">
      <w:pPr>
        <w:jc w:val="both"/>
        <w:rPr>
          <w:lang w:val="sk-SK"/>
        </w:rPr>
      </w:pPr>
      <w:r w:rsidRPr="00001F05">
        <w:rPr>
          <w:lang w:val="sk-SK"/>
        </w:rPr>
        <w:t xml:space="preserve">Po rozložení signálu na detaily sa signál rekonštruuje z vybraných detailov nasledovne. Označme si detaily </w:t>
      </w:r>
      <w:r w:rsidR="00802716" w:rsidRPr="00001F05">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01F05">
        <w:rPr>
          <w:lang w:val="sk-SK"/>
        </w:rPr>
        <w:t xml:space="preserve"> </w:t>
      </w:r>
      <w:r w:rsidR="00802716" w:rsidRPr="00001F05">
        <w:rPr>
          <w:rFonts w:eastAsiaTheme="minorEastAsia"/>
          <w:lang w:val="sk-SK"/>
        </w:rPr>
        <w:t>ako</w:t>
      </w:r>
      <w:r w:rsidR="00802716" w:rsidRPr="00001F05">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01F0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01F0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01F0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01F05">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01F05">
        <w:rPr>
          <w:lang w:val="sk-SK"/>
        </w:rPr>
        <w:t xml:space="preserve">(n). </w:t>
      </w:r>
      <w:r w:rsidR="00802716" w:rsidRPr="00001F05">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01F05">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01F05">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01F05">
        <w:rPr>
          <w:lang w:val="sk-SK"/>
        </w:rPr>
        <w:t xml:space="preserve"> vyjadruje vzorec </w:t>
      </w:r>
      <w:r w:rsidR="0094383D" w:rsidRPr="00001F05">
        <w:rPr>
          <w:lang w:val="sk-SK"/>
        </w:rPr>
        <w:t>(17):</w:t>
      </w:r>
    </w:p>
    <w:p w:rsidR="00802716" w:rsidRPr="00001F05" w:rsidRDefault="00802716" w:rsidP="00802716">
      <w:pPr>
        <w:jc w:val="both"/>
        <w:rPr>
          <w:lang w:val="sk-SK"/>
        </w:rPr>
      </w:pPr>
    </w:p>
    <w:p w:rsidR="00802716" w:rsidRPr="00001F05" w:rsidRDefault="00EC34BC"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01F05">
        <w:rPr>
          <w:rFonts w:eastAsiaTheme="minorEastAsia"/>
          <w:lang w:val="sk-SK"/>
        </w:rPr>
        <w:t xml:space="preserve"> ,            (17</w:t>
      </w:r>
      <w:r w:rsidR="00802716" w:rsidRPr="00001F05">
        <w:rPr>
          <w:rFonts w:eastAsiaTheme="minorEastAsia"/>
          <w:lang w:val="sk-SK"/>
        </w:rPr>
        <w:t>)</w:t>
      </w:r>
    </w:p>
    <w:p w:rsidR="00802716" w:rsidRPr="00001F05" w:rsidRDefault="00802716" w:rsidP="00802716">
      <w:pPr>
        <w:jc w:val="both"/>
        <w:rPr>
          <w:lang w:val="sk-SK"/>
        </w:rPr>
      </w:pPr>
    </w:p>
    <w:p w:rsidR="00461B6A" w:rsidRPr="00001F05" w:rsidRDefault="00802716" w:rsidP="00461B6A">
      <w:pPr>
        <w:jc w:val="both"/>
        <w:rPr>
          <w:rFonts w:eastAsiaTheme="minorEastAsia"/>
          <w:lang w:val="sk-SK"/>
        </w:rPr>
      </w:pPr>
      <w:r w:rsidRPr="00001F05">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01F05">
        <w:rPr>
          <w:rFonts w:eastAsiaTheme="minorEastAsia"/>
          <w:lang w:val="sk-SK"/>
        </w:rPr>
        <w:t>.</w:t>
      </w:r>
      <w:r w:rsidR="00461B6A" w:rsidRPr="00001F05">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001F05" w:rsidRDefault="002A3DA4" w:rsidP="002A3DA4">
      <w:pPr>
        <w:jc w:val="both"/>
        <w:rPr>
          <w:lang w:val="sk-SK"/>
        </w:rPr>
      </w:pPr>
      <w:r w:rsidRPr="00001F05">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01F05"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5</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4</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8</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1</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3</w:t>
            </w:r>
          </w:p>
        </w:tc>
      </w:tr>
      <w:tr w:rsidR="0094383D" w:rsidRPr="00001F05"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4</w:t>
            </w:r>
          </w:p>
        </w:tc>
      </w:tr>
    </w:tbl>
    <w:p w:rsidR="00802716" w:rsidRPr="00001F05" w:rsidRDefault="00802716" w:rsidP="00802716">
      <w:pPr>
        <w:jc w:val="center"/>
        <w:rPr>
          <w:lang w:val="sk-SK"/>
        </w:rPr>
      </w:pPr>
    </w:p>
    <w:p w:rsidR="00802716" w:rsidRPr="00001F05" w:rsidRDefault="001263BE" w:rsidP="00802716">
      <w:pPr>
        <w:jc w:val="center"/>
        <w:rPr>
          <w:sz w:val="22"/>
          <w:szCs w:val="22"/>
          <w:lang w:val="sk-SK"/>
        </w:rPr>
      </w:pPr>
      <w:r w:rsidRPr="00001F05">
        <w:rPr>
          <w:sz w:val="22"/>
          <w:szCs w:val="22"/>
          <w:lang w:val="sk-SK"/>
        </w:rPr>
        <w:t>Obrázok 11</w:t>
      </w:r>
      <w:r w:rsidR="00802716" w:rsidRPr="00001F05">
        <w:rPr>
          <w:sz w:val="22"/>
          <w:szCs w:val="22"/>
          <w:lang w:val="sk-SK"/>
        </w:rPr>
        <w:t>.</w:t>
      </w:r>
      <w:r w:rsidR="0042033E" w:rsidRPr="00001F05">
        <w:rPr>
          <w:sz w:val="22"/>
          <w:szCs w:val="22"/>
          <w:lang w:val="sk-SK"/>
        </w:rPr>
        <w:t xml:space="preserve"> Tabuľka filtrov DWT s najnižším (pravý stĺpec) a najvyšším (prvý riadok) stupňom rozkladu.</w:t>
      </w:r>
    </w:p>
    <w:p w:rsidR="002A3DA4" w:rsidRPr="00001F05" w:rsidRDefault="00461B6A" w:rsidP="002A3DA4">
      <w:pPr>
        <w:jc w:val="both"/>
        <w:rPr>
          <w:sz w:val="22"/>
          <w:szCs w:val="22"/>
          <w:lang w:val="sk-SK"/>
        </w:rPr>
      </w:pPr>
      <w:r w:rsidRPr="00001F05">
        <w:rPr>
          <w:rFonts w:eastAsiaTheme="minorEastAsia"/>
          <w:lang w:val="sk-SK"/>
        </w:rPr>
        <w:lastRenderedPageBreak/>
        <w:t>Filter označený ako f9 má spodnú hranicu rozkladu 3 a hornú takisto 3. Vznikol teda z jediného detailu číslo 3.</w:t>
      </w:r>
    </w:p>
    <w:p w:rsidR="00802716" w:rsidRPr="00001F05" w:rsidRDefault="00802716" w:rsidP="001C435D">
      <w:pPr>
        <w:pStyle w:val="Nadpis3"/>
        <w:rPr>
          <w:lang w:val="sk-SK"/>
        </w:rPr>
      </w:pPr>
      <w:bookmarkStart w:id="38" w:name="_Toc386404216"/>
      <w:bookmarkStart w:id="39" w:name="_Toc507854656"/>
      <w:r w:rsidRPr="00001F05">
        <w:rPr>
          <w:lang w:val="sk-SK"/>
        </w:rPr>
        <w:t>Hodnotenie optimálnosti filtrácie</w:t>
      </w:r>
      <w:bookmarkEnd w:id="38"/>
      <w:bookmarkEnd w:id="39"/>
      <w:r w:rsidRPr="00001F05">
        <w:rPr>
          <w:lang w:val="sk-SK"/>
        </w:rPr>
        <w:tab/>
      </w:r>
    </w:p>
    <w:p w:rsidR="00802716" w:rsidRPr="00001F05" w:rsidRDefault="00802716" w:rsidP="00802716">
      <w:pPr>
        <w:tabs>
          <w:tab w:val="left" w:pos="7140"/>
        </w:tabs>
        <w:rPr>
          <w:lang w:val="sk-SK"/>
        </w:rPr>
      </w:pPr>
    </w:p>
    <w:p w:rsidR="00802716" w:rsidRPr="00001F05" w:rsidRDefault="00802716" w:rsidP="00EF21DA">
      <w:pPr>
        <w:tabs>
          <w:tab w:val="left" w:pos="7140"/>
        </w:tabs>
        <w:jc w:val="both"/>
        <w:rPr>
          <w:lang w:val="sk-SK"/>
        </w:rPr>
      </w:pPr>
      <w:r w:rsidRPr="00001F05">
        <w:rPr>
          <w:lang w:val="sk-SK"/>
        </w:rPr>
        <w:t>Po odfiltrovaní signálu bola spočítaná obálka normalizovaným Shanonovým algoritmom (</w:t>
      </w:r>
      <w:r w:rsidRPr="00001F05">
        <w:rPr>
          <w:i/>
          <w:lang w:val="sk-SK"/>
        </w:rPr>
        <w:t xml:space="preserve">Normalized Average Shannon energy detection </w:t>
      </w:r>
      <w:r w:rsidR="005504BD" w:rsidRPr="00001F05">
        <w:rPr>
          <w:i/>
          <w:lang w:val="sk-SK"/>
        </w:rPr>
        <w:t>A</w:t>
      </w:r>
      <w:r w:rsidRPr="00001F05">
        <w:rPr>
          <w:i/>
          <w:lang w:val="sk-SK"/>
        </w:rPr>
        <w:t>lgorithm</w:t>
      </w:r>
      <w:r w:rsidRPr="00001F05">
        <w:rPr>
          <w:lang w:val="sk-SK"/>
        </w:rPr>
        <w:t>) – NASA (3)</w:t>
      </w:r>
      <w:r w:rsidR="0094383D" w:rsidRPr="00001F05">
        <w:rPr>
          <w:lang w:val="sk-SK"/>
        </w:rPr>
        <w:t xml:space="preserve"> [16]:</w:t>
      </w:r>
    </w:p>
    <w:p w:rsidR="00EF21DA" w:rsidRPr="00001F05" w:rsidRDefault="00EC34BC"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01F05">
        <w:rPr>
          <w:lang w:val="sk-SK"/>
        </w:rPr>
        <w:t>.</w:t>
      </w:r>
      <w:r w:rsidR="00802716" w:rsidRPr="00001F05">
        <w:rPr>
          <w:lang w:val="sk-SK"/>
        </w:rPr>
        <w:tab/>
      </w:r>
      <w:r w:rsidR="0094383D" w:rsidRPr="00001F05">
        <w:rPr>
          <w:lang w:val="sk-SK"/>
        </w:rPr>
        <w:tab/>
      </w:r>
      <w:r w:rsidR="0094383D" w:rsidRPr="00001F05">
        <w:rPr>
          <w:lang w:val="sk-SK"/>
        </w:rPr>
        <w:tab/>
      </w:r>
      <w:r w:rsidR="0094383D" w:rsidRPr="00001F05">
        <w:rPr>
          <w:lang w:val="sk-SK"/>
        </w:rPr>
        <w:tab/>
      </w:r>
      <w:r w:rsidR="0094383D" w:rsidRPr="00001F05">
        <w:rPr>
          <w:lang w:val="sk-SK"/>
        </w:rPr>
        <w:tab/>
      </w:r>
      <w:r w:rsidR="00802716" w:rsidRPr="00001F05">
        <w:rPr>
          <w:lang w:val="sk-SK"/>
        </w:rPr>
        <w:t>(</w:t>
      </w:r>
      <w:r w:rsidR="0094383D" w:rsidRPr="00001F05">
        <w:rPr>
          <w:lang w:val="sk-SK"/>
        </w:rPr>
        <w:t>18</w:t>
      </w:r>
      <w:r w:rsidR="00802716" w:rsidRPr="00001F05">
        <w:rPr>
          <w:lang w:val="sk-SK"/>
        </w:rPr>
        <w:t>)</w:t>
      </w:r>
    </w:p>
    <w:p w:rsidR="002A3DA4" w:rsidRPr="00001F05" w:rsidRDefault="00802716" w:rsidP="002A3DA4">
      <w:pPr>
        <w:jc w:val="both"/>
        <w:rPr>
          <w:sz w:val="22"/>
          <w:szCs w:val="22"/>
          <w:lang w:val="sk-SK"/>
        </w:rPr>
      </w:pPr>
      <w:r w:rsidRPr="00001F05">
        <w:rPr>
          <w:lang w:val="sk-SK"/>
        </w:rPr>
        <w:t>Obálku spočítanú pomocou NA</w:t>
      </w:r>
      <w:r w:rsidR="003E1297" w:rsidRPr="00001F05">
        <w:rPr>
          <w:lang w:val="sk-SK"/>
        </w:rPr>
        <w:t>SA je možné vidieť na o</w:t>
      </w:r>
      <w:r w:rsidR="001263BE" w:rsidRPr="00001F05">
        <w:rPr>
          <w:lang w:val="sk-SK"/>
        </w:rPr>
        <w:t>brázku 12</w:t>
      </w:r>
      <w:r w:rsidRPr="00001F05">
        <w:rPr>
          <w:lang w:val="sk-SK"/>
        </w:rPr>
        <w:t xml:space="preserve">, kde je ako prvá krivka zhora červenej farby a krivka celkom dole zelenej farby. Prvá krivka zobrazuje priebeh počas zhruba 1 sekundy, posledná krivka počas zhruba 30 sekúnd. Komponenty </w:t>
      </w:r>
      <w:r w:rsidR="004172A8" w:rsidRPr="00001F05">
        <w:rPr>
          <w:lang w:val="sk-SK"/>
        </w:rPr>
        <w:t xml:space="preserve">HS </w:t>
      </w:r>
      <w:r w:rsidRPr="00001F05">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001F05">
        <w:rPr>
          <w:lang w:val="sk-SK"/>
        </w:rPr>
        <w:t>vykreslené</w:t>
      </w:r>
      <w:r w:rsidR="003B2AA9" w:rsidRPr="00001F05">
        <w:rPr>
          <w:lang w:val="sk-SK"/>
        </w:rPr>
        <w:t xml:space="preserve"> na prv</w:t>
      </w:r>
      <w:r w:rsidR="003E1297" w:rsidRPr="00001F05">
        <w:rPr>
          <w:lang w:val="sk-SK"/>
        </w:rPr>
        <w:t>ej krivke o</w:t>
      </w:r>
      <w:r w:rsidR="001263BE" w:rsidRPr="00001F05">
        <w:rPr>
          <w:lang w:val="sk-SK"/>
        </w:rPr>
        <w:t>brázku</w:t>
      </w:r>
      <w:r w:rsidR="003B2AA9" w:rsidRPr="00001F05">
        <w:rPr>
          <w:lang w:val="sk-SK"/>
        </w:rPr>
        <w:t> </w:t>
      </w:r>
      <w:r w:rsidR="001263BE" w:rsidRPr="00001F05">
        <w:rPr>
          <w:lang w:val="sk-SK"/>
        </w:rPr>
        <w:t>12</w:t>
      </w:r>
      <w:r w:rsidR="003B2AA9" w:rsidRPr="00001F05">
        <w:rPr>
          <w:lang w:val="sk-SK"/>
        </w:rPr>
        <w:t>,</w:t>
      </w:r>
      <w:r w:rsidR="0094383D" w:rsidRPr="00001F05">
        <w:rPr>
          <w:lang w:val="sk-SK"/>
        </w:rPr>
        <w:t xml:space="preserve"> </w:t>
      </w:r>
      <w:r w:rsidRPr="00001F05">
        <w:rPr>
          <w:lang w:val="sk-SK"/>
        </w:rPr>
        <w:t xml:space="preserve">S1 má rozdielny priebeh počas prvého a druhého srdečného cyklu. Prvý S1 má jednoznačne definovaný vrchol, </w:t>
      </w:r>
      <w:r w:rsidR="00420D85" w:rsidRPr="00001F05">
        <w:rPr>
          <w:lang w:val="sk-SK"/>
        </w:rPr>
        <w:t>avšak</w:t>
      </w:r>
      <w:r w:rsidRPr="00001F05">
        <w:rPr>
          <w:lang w:val="sk-SK"/>
        </w:rPr>
        <w:t xml:space="preserve"> druh</w:t>
      </w:r>
      <w:r w:rsidR="00420D85" w:rsidRPr="00001F05">
        <w:rPr>
          <w:lang w:val="sk-SK"/>
        </w:rPr>
        <w:t>ý</w:t>
      </w:r>
      <w:r w:rsidRPr="00001F05">
        <w:rPr>
          <w:lang w:val="sk-SK"/>
        </w:rPr>
        <w:t xml:space="preserve"> S1 m</w:t>
      </w:r>
      <w:r w:rsidR="00420D85" w:rsidRPr="00001F05">
        <w:rPr>
          <w:lang w:val="sk-SK"/>
        </w:rPr>
        <w:t>á</w:t>
      </w:r>
      <w:r w:rsidRPr="00001F05">
        <w:rPr>
          <w:lang w:val="sk-SK"/>
        </w:rPr>
        <w:t xml:space="preserve"> vrchol rozdelený na 2 časti.</w:t>
      </w:r>
      <w:r w:rsidR="00A14177" w:rsidRPr="00001F05">
        <w:rPr>
          <w:lang w:val="sk-SK"/>
        </w:rPr>
        <w:t xml:space="preserve"> V tomto prípade by sme stále mohli prehlásiť vyšší z vrcholov za S1. Sú však také priebehy S1, kde sa to takto jednoznačne definovať nedá a druhý vrchol počas nádychu </w:t>
      </w:r>
      <w:r w:rsidR="002A3DA4" w:rsidRPr="00001F05">
        <w:rPr>
          <w:noProof/>
          <w:lang w:val="sk-SK"/>
        </w:rPr>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01F05">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001F05" w:rsidRDefault="00461B6A" w:rsidP="008053F4">
      <w:pPr>
        <w:jc w:val="both"/>
        <w:rPr>
          <w:noProof/>
          <w:lang w:val="sk-SK"/>
        </w:rPr>
      </w:pPr>
      <w:r w:rsidRPr="00001F05">
        <w:rPr>
          <w:lang w:val="sk-SK"/>
        </w:rPr>
        <w:lastRenderedPageBreak/>
        <w:t>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001F05">
        <w:rPr>
          <w:lang w:val="sk-SK"/>
        </w:rPr>
        <w:t xml:space="preserve"> </w:t>
      </w:r>
      <w:r w:rsidR="00A23CD3" w:rsidRPr="00001F05">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01F05" w:rsidRDefault="00947EBB" w:rsidP="00947EBB">
      <w:pPr>
        <w:tabs>
          <w:tab w:val="left" w:pos="7140"/>
        </w:tabs>
        <w:jc w:val="center"/>
        <w:rPr>
          <w:sz w:val="22"/>
          <w:szCs w:val="22"/>
          <w:lang w:val="sk-SK"/>
        </w:rPr>
      </w:pPr>
      <w:r w:rsidRPr="00001F05">
        <w:rPr>
          <w:sz w:val="22"/>
          <w:szCs w:val="22"/>
          <w:lang w:val="sk-SK"/>
        </w:rPr>
        <w:t>Obrázok 13. Korelačne koeficienty respiračnej krivky a 10 oneskorených R-S1 kriviek.</w:t>
      </w:r>
    </w:p>
    <w:p w:rsidR="00F911AF" w:rsidRPr="00001F05" w:rsidRDefault="002A3DA4" w:rsidP="00F911AF">
      <w:pPr>
        <w:jc w:val="both"/>
        <w:rPr>
          <w:sz w:val="22"/>
          <w:szCs w:val="22"/>
          <w:lang w:val="sk-SK"/>
        </w:rPr>
      </w:pPr>
      <w:r w:rsidRPr="00001F05">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01F05">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34BC" w:rsidRPr="00E07B10" w:rsidRDefault="00EC34B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EC34BC" w:rsidRPr="00E07B10" w:rsidRDefault="00EC34B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01F05">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01F05">
        <w:rPr>
          <w:lang w:val="sk-SK"/>
        </w:rPr>
        <w:t xml:space="preserve"> </w:t>
      </w:r>
      <w:r w:rsidR="00F911AF" w:rsidRPr="00001F05">
        <w:rPr>
          <w:noProof/>
          <w:sz w:val="22"/>
          <w:szCs w:val="22"/>
          <w:lang w:val="sk-SK"/>
        </w:rPr>
        <w:lastRenderedPageBreak/>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01F05">
        <w:rPr>
          <w:sz w:val="22"/>
          <w:szCs w:val="22"/>
          <w:lang w:val="sk-SK"/>
        </w:rPr>
        <w:t>Obrázok 15. Čísla v tabuľkách reprezentujú mediány korelácií medzi R-S1 krivkou a respiráciou 30 dobrovoľníkov.</w:t>
      </w:r>
    </w:p>
    <w:p w:rsidR="00F911AF" w:rsidRPr="00001F05" w:rsidRDefault="00F911AF" w:rsidP="00F911AF">
      <w:pPr>
        <w:jc w:val="both"/>
        <w:rPr>
          <w:sz w:val="22"/>
          <w:szCs w:val="22"/>
          <w:lang w:val="sk-SK"/>
        </w:rPr>
      </w:pPr>
    </w:p>
    <w:p w:rsidR="00802716" w:rsidRPr="00001F05" w:rsidRDefault="00461B6A" w:rsidP="009F5F30">
      <w:pPr>
        <w:jc w:val="both"/>
        <w:rPr>
          <w:lang w:val="sk-SK"/>
        </w:rPr>
      </w:pPr>
      <w:r w:rsidRPr="00001F05">
        <w:rPr>
          <w:lang w:val="sk-SK"/>
        </w:rPr>
        <w:t>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01F05">
        <w:rPr>
          <w:lang w:val="sk-SK"/>
        </w:rPr>
        <w:t xml:space="preserve"> </w:t>
      </w:r>
      <w:r w:rsidRPr="00001F05">
        <w:rPr>
          <w:lang w:val="sk-SK"/>
        </w:rPr>
        <w:t xml:space="preserve">individuálne. Ak by nejakej aplikácií </w:t>
      </w:r>
      <w:r w:rsidRPr="00001F05">
        <w:rPr>
          <w:lang w:val="sk-SK"/>
        </w:rPr>
        <w:lastRenderedPageBreak/>
        <w:t>nebolo možne zisťovať vhodné pásmo pre každého individuálne, dá sa odporučiť filtrovanie v pásme 25-150Hz. Korelácia R-S1 s respiráciou sa ukázala byť vhodnou metódou na hodnotenie vhodného nastavenia filtrov</w:t>
      </w:r>
    </w:p>
    <w:p w:rsidR="00802716" w:rsidRPr="00001F05" w:rsidRDefault="00802716" w:rsidP="00802716">
      <w:pPr>
        <w:tabs>
          <w:tab w:val="left" w:pos="7140"/>
        </w:tabs>
        <w:rPr>
          <w:lang w:val="sk-SK"/>
        </w:rPr>
      </w:pPr>
    </w:p>
    <w:p w:rsidR="002509FB" w:rsidRPr="00001F05" w:rsidRDefault="00876C0E" w:rsidP="00876C0E">
      <w:pPr>
        <w:pStyle w:val="Nadpis2"/>
        <w:rPr>
          <w:lang w:val="sk-SK"/>
        </w:rPr>
      </w:pPr>
      <w:bookmarkStart w:id="40" w:name="_Toc507854657"/>
      <w:r w:rsidRPr="00001F05">
        <w:rPr>
          <w:lang w:val="sk-SK"/>
        </w:rPr>
        <w:t>Detekcia srdečného zvuku S2</w:t>
      </w:r>
      <w:bookmarkEnd w:id="40"/>
    </w:p>
    <w:p w:rsidR="002509FB" w:rsidRPr="00001F05" w:rsidRDefault="002509FB" w:rsidP="002509FB">
      <w:pPr>
        <w:tabs>
          <w:tab w:val="left" w:pos="7140"/>
        </w:tabs>
        <w:rPr>
          <w:lang w:val="sk-SK"/>
        </w:rPr>
      </w:pPr>
    </w:p>
    <w:p w:rsidR="00F02C10" w:rsidRPr="00001F05" w:rsidRDefault="00876C0E" w:rsidP="00CC26D1">
      <w:pPr>
        <w:tabs>
          <w:tab w:val="left" w:pos="7140"/>
        </w:tabs>
        <w:jc w:val="both"/>
        <w:rPr>
          <w:lang w:val="sk-SK"/>
        </w:rPr>
      </w:pPr>
      <w:r w:rsidRPr="00001F05">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01F05">
        <w:rPr>
          <w:lang w:val="sk-SK"/>
        </w:rPr>
        <w:t>.</w:t>
      </w:r>
    </w:p>
    <w:p w:rsidR="00F02C10" w:rsidRPr="00001F05" w:rsidRDefault="00F02C10" w:rsidP="002509FB">
      <w:pPr>
        <w:tabs>
          <w:tab w:val="left" w:pos="7140"/>
        </w:tabs>
        <w:rPr>
          <w:lang w:val="sk-SK"/>
        </w:rPr>
      </w:pPr>
    </w:p>
    <w:p w:rsidR="002509FB" w:rsidRPr="00001F05" w:rsidRDefault="002509FB" w:rsidP="00F02C10">
      <w:pPr>
        <w:pStyle w:val="Nadpis2"/>
        <w:rPr>
          <w:lang w:val="sk-SK"/>
        </w:rPr>
      </w:pPr>
      <w:bookmarkStart w:id="41" w:name="_Toc386404218"/>
      <w:bookmarkStart w:id="42" w:name="_Toc507854658"/>
      <w:r w:rsidRPr="00001F05">
        <w:rPr>
          <w:lang w:val="sk-SK"/>
        </w:rPr>
        <w:t xml:space="preserve">Detekcia </w:t>
      </w:r>
      <w:r w:rsidR="00A53D9F" w:rsidRPr="00001F05">
        <w:rPr>
          <w:lang w:val="sk-SK"/>
        </w:rPr>
        <w:t>–</w:t>
      </w:r>
      <w:r w:rsidRPr="00001F05">
        <w:rPr>
          <w:lang w:val="sk-SK"/>
        </w:rPr>
        <w:t>dZ</w:t>
      </w:r>
      <w:r w:rsidR="00A53D9F" w:rsidRPr="00001F05">
        <w:rPr>
          <w:lang w:val="sk-SK"/>
        </w:rPr>
        <w:t>/d</w:t>
      </w:r>
      <w:r w:rsidRPr="00001F05">
        <w:rPr>
          <w:lang w:val="sk-SK"/>
        </w:rPr>
        <w:t>t</w:t>
      </w:r>
      <w:r w:rsidRPr="00001F05">
        <w:rPr>
          <w:vertAlign w:val="subscript"/>
          <w:lang w:val="sk-SK"/>
        </w:rPr>
        <w:t>max</w:t>
      </w:r>
      <w:bookmarkEnd w:id="41"/>
      <w:bookmarkEnd w:id="42"/>
    </w:p>
    <w:p w:rsidR="00802716" w:rsidRPr="00001F05" w:rsidRDefault="00802716" w:rsidP="00802716">
      <w:pPr>
        <w:tabs>
          <w:tab w:val="left" w:pos="7140"/>
        </w:tabs>
        <w:rPr>
          <w:lang w:val="sk-SK"/>
        </w:rPr>
      </w:pPr>
    </w:p>
    <w:p w:rsidR="00802716" w:rsidRPr="00001F05" w:rsidRDefault="00876C0E" w:rsidP="00306082">
      <w:pPr>
        <w:tabs>
          <w:tab w:val="left" w:pos="7140"/>
        </w:tabs>
        <w:jc w:val="both"/>
        <w:rPr>
          <w:lang w:val="sk-SK"/>
        </w:rPr>
      </w:pPr>
      <w:r w:rsidRPr="00001F05">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01F05">
        <w:rPr>
          <w:lang w:val="sk-SK"/>
        </w:rPr>
        <w:t>.</w:t>
      </w:r>
    </w:p>
    <w:p w:rsidR="00802716" w:rsidRPr="00001F05" w:rsidRDefault="00802716" w:rsidP="00802716">
      <w:pPr>
        <w:tabs>
          <w:tab w:val="left" w:pos="7140"/>
        </w:tabs>
        <w:rPr>
          <w:lang w:val="sk-SK"/>
        </w:rPr>
      </w:pPr>
    </w:p>
    <w:p w:rsidR="00802716" w:rsidRPr="00001F05" w:rsidRDefault="00C927A8" w:rsidP="00354665">
      <w:pPr>
        <w:pStyle w:val="Nadpis2"/>
        <w:rPr>
          <w:lang w:val="sk-SK"/>
        </w:rPr>
      </w:pPr>
      <w:bookmarkStart w:id="43" w:name="_Toc386404219"/>
      <w:bookmarkStart w:id="44" w:name="_Toc507854659"/>
      <w:r w:rsidRPr="00001F05">
        <w:rPr>
          <w:lang w:val="sk-SK"/>
        </w:rPr>
        <w:t>Počítanie SV</w:t>
      </w:r>
      <w:r w:rsidR="00354665" w:rsidRPr="00001F05">
        <w:rPr>
          <w:lang w:val="sk-SK"/>
        </w:rPr>
        <w:t xml:space="preserve"> u subjektu po transplantácií srdca</w:t>
      </w:r>
      <w:bookmarkEnd w:id="43"/>
      <w:bookmarkEnd w:id="44"/>
    </w:p>
    <w:p w:rsidR="00802716" w:rsidRPr="00001F05" w:rsidRDefault="00802716" w:rsidP="00802716">
      <w:pPr>
        <w:tabs>
          <w:tab w:val="left" w:pos="7140"/>
        </w:tabs>
        <w:rPr>
          <w:lang w:val="sk-SK"/>
        </w:rPr>
      </w:pPr>
    </w:p>
    <w:p w:rsidR="006E2343" w:rsidRPr="00001F05" w:rsidRDefault="00876C0E" w:rsidP="00802716">
      <w:pPr>
        <w:tabs>
          <w:tab w:val="left" w:pos="7140"/>
        </w:tabs>
        <w:rPr>
          <w:lang w:val="sk-SK"/>
        </w:rPr>
      </w:pPr>
      <w:r w:rsidRPr="00001F05">
        <w:rPr>
          <w:lang w:val="sk-SK"/>
        </w:rPr>
        <w:t>SV bol spočítaný kontinuálne pre pacientov po transplantácií srdca a to pri týchto podmienkach</w:t>
      </w:r>
      <w:r w:rsidR="00C927A8" w:rsidRPr="00001F05">
        <w:rPr>
          <w:lang w:val="sk-SK"/>
        </w:rPr>
        <w:t>:</w:t>
      </w:r>
    </w:p>
    <w:p w:rsidR="00C927A8" w:rsidRPr="00001F05" w:rsidRDefault="00C927A8" w:rsidP="00802716">
      <w:pPr>
        <w:tabs>
          <w:tab w:val="left" w:pos="7140"/>
        </w:tabs>
        <w:rPr>
          <w:lang w:val="sk-SK"/>
        </w:rPr>
      </w:pPr>
    </w:p>
    <w:p w:rsidR="000B11B3" w:rsidRPr="00001F05" w:rsidRDefault="00782C3F" w:rsidP="000B11B3">
      <w:pPr>
        <w:pStyle w:val="Odsekzoznamu"/>
        <w:numPr>
          <w:ilvl w:val="0"/>
          <w:numId w:val="16"/>
        </w:numPr>
        <w:tabs>
          <w:tab w:val="left" w:pos="7140"/>
        </w:tabs>
        <w:rPr>
          <w:lang w:val="sk-SK"/>
        </w:rPr>
      </w:pPr>
      <w:r w:rsidRPr="00001F05">
        <w:rPr>
          <w:lang w:val="sk-SK"/>
        </w:rPr>
        <w:t>p</w:t>
      </w:r>
      <w:r w:rsidR="000B11B3" w:rsidRPr="00001F05">
        <w:rPr>
          <w:lang w:val="sk-SK"/>
        </w:rPr>
        <w:t>acient nehybne leží na lôžku a má nohy vodorovne</w:t>
      </w:r>
    </w:p>
    <w:p w:rsidR="000B11B3" w:rsidRPr="00001F05" w:rsidRDefault="000B11B3" w:rsidP="000B11B3">
      <w:pPr>
        <w:pStyle w:val="Odsekzoznamu"/>
        <w:numPr>
          <w:ilvl w:val="0"/>
          <w:numId w:val="14"/>
        </w:numPr>
        <w:tabs>
          <w:tab w:val="left" w:pos="7140"/>
        </w:tabs>
        <w:rPr>
          <w:lang w:val="sk-SK"/>
        </w:rPr>
      </w:pPr>
      <w:r w:rsidRPr="00001F05">
        <w:rPr>
          <w:lang w:val="sk-SK"/>
        </w:rPr>
        <w:t>pacient nehybne leží na lôžku a má zdvihnuté nohy</w:t>
      </w:r>
    </w:p>
    <w:p w:rsidR="000B11B3" w:rsidRPr="00001F05" w:rsidRDefault="000B11B3" w:rsidP="000B11B3">
      <w:pPr>
        <w:pStyle w:val="Odsekzoznamu"/>
        <w:numPr>
          <w:ilvl w:val="0"/>
          <w:numId w:val="14"/>
        </w:numPr>
        <w:tabs>
          <w:tab w:val="left" w:pos="7140"/>
        </w:tabs>
        <w:rPr>
          <w:lang w:val="sk-SK"/>
        </w:rPr>
      </w:pPr>
      <w:r w:rsidRPr="00001F05">
        <w:rPr>
          <w:lang w:val="sk-SK"/>
        </w:rPr>
        <w:t>pacient šľape na horizontálnom rotopede s počiatočnou záťažou 25W ( trvanie záťaže 2 minúty), SV sa meria každých 20 sekúnd</w:t>
      </w:r>
    </w:p>
    <w:p w:rsidR="00876C0E" w:rsidRPr="00001F05" w:rsidRDefault="00876C0E" w:rsidP="00876C0E">
      <w:pPr>
        <w:pStyle w:val="Odsekzoznamu"/>
        <w:numPr>
          <w:ilvl w:val="0"/>
          <w:numId w:val="14"/>
        </w:numPr>
        <w:tabs>
          <w:tab w:val="left" w:pos="7140"/>
        </w:tabs>
        <w:rPr>
          <w:lang w:val="sk-SK"/>
        </w:rPr>
      </w:pPr>
      <w:r w:rsidRPr="00001F05">
        <w:rPr>
          <w:lang w:val="sk-SK"/>
        </w:rPr>
        <w:t xml:space="preserve">záťaž na rotopede sa skokovo zvyšuje na 50W ( trvanie záťaže 2 minúty), SV sa meria každých 20 sekúnd </w:t>
      </w:r>
    </w:p>
    <w:p w:rsidR="000B11B3" w:rsidRPr="00001F05" w:rsidRDefault="000B11B3" w:rsidP="00876C0E">
      <w:pPr>
        <w:pStyle w:val="Odsekzoznamu"/>
        <w:numPr>
          <w:ilvl w:val="0"/>
          <w:numId w:val="14"/>
        </w:numPr>
        <w:tabs>
          <w:tab w:val="left" w:pos="7140"/>
        </w:tabs>
        <w:rPr>
          <w:lang w:val="sk-SK"/>
        </w:rPr>
      </w:pPr>
      <w:r w:rsidRPr="00001F05">
        <w:rPr>
          <w:lang w:val="sk-SK"/>
        </w:rPr>
        <w:t>po ukončení záťaže pacient opäť odpočíva na lôžku, SV sa počíta každú minútu</w:t>
      </w:r>
      <w:r w:rsidR="00782C3F" w:rsidRPr="00001F05">
        <w:rPr>
          <w:lang w:val="sk-SK"/>
        </w:rPr>
        <w:t xml:space="preserve"> (celkovo 7 minút)</w:t>
      </w:r>
    </w:p>
    <w:p w:rsidR="00C927A8" w:rsidRPr="00001F05" w:rsidRDefault="00C927A8" w:rsidP="00C927A8">
      <w:pPr>
        <w:tabs>
          <w:tab w:val="left" w:pos="7140"/>
        </w:tabs>
        <w:rPr>
          <w:lang w:val="sk-SK"/>
        </w:rPr>
      </w:pPr>
    </w:p>
    <w:p w:rsidR="00C927A8" w:rsidRPr="00001F05" w:rsidRDefault="00876C0E" w:rsidP="00306082">
      <w:pPr>
        <w:tabs>
          <w:tab w:val="left" w:pos="7140"/>
        </w:tabs>
        <w:jc w:val="both"/>
        <w:rPr>
          <w:lang w:val="sk-SK"/>
        </w:rPr>
      </w:pPr>
      <w:r w:rsidRPr="00001F05">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01F05" w:rsidRDefault="00C75958" w:rsidP="00C927A8">
      <w:pPr>
        <w:tabs>
          <w:tab w:val="left" w:pos="5638"/>
        </w:tabs>
        <w:rPr>
          <w:lang w:val="sk-SK"/>
        </w:rPr>
      </w:pPr>
      <w:r w:rsidRPr="00001F05">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EC34BC" w:rsidRPr="00903A70" w:rsidRDefault="00EC34BC" w:rsidP="00903A70">
                      <w:pPr>
                        <w:rPr>
                          <w:sz w:val="16"/>
                          <w:szCs w:val="16"/>
                          <w:lang w:val="sk-SK"/>
                        </w:rPr>
                      </w:pPr>
                      <w:r w:rsidRPr="00903A70">
                        <w:rPr>
                          <w:sz w:val="16"/>
                          <w:szCs w:val="16"/>
                          <w:lang w:val="sk-SK"/>
                        </w:rPr>
                        <w:t>Udalosť</w:t>
                      </w:r>
                    </w:p>
                  </w:txbxContent>
                </v:textbox>
              </v:shape>
            </w:pict>
          </mc:Fallback>
        </mc:AlternateContent>
      </w:r>
      <w:r w:rsidRPr="00001F05">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EC34BC" w:rsidRPr="00903A70" w:rsidRDefault="00EC34B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01F05">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C927A8" w:rsidRPr="00001F05">
        <w:rPr>
          <w:lang w:val="sk-SK"/>
        </w:rPr>
        <w:tab/>
      </w:r>
    </w:p>
    <w:p w:rsidR="00802716" w:rsidRPr="00001F05" w:rsidRDefault="00C927A8" w:rsidP="00C927A8">
      <w:pPr>
        <w:tabs>
          <w:tab w:val="left" w:pos="7140"/>
        </w:tabs>
        <w:jc w:val="center"/>
        <w:rPr>
          <w:sz w:val="22"/>
          <w:szCs w:val="22"/>
          <w:lang w:val="sk-SK"/>
        </w:rPr>
      </w:pPr>
      <w:r w:rsidRPr="00001F05">
        <w:rPr>
          <w:sz w:val="22"/>
          <w:szCs w:val="22"/>
          <w:lang w:val="sk-SK"/>
        </w:rPr>
        <w:t>Obrázok 16.</w:t>
      </w:r>
      <w:r w:rsidR="00887EC3" w:rsidRPr="00001F05">
        <w:rPr>
          <w:sz w:val="22"/>
          <w:szCs w:val="22"/>
          <w:lang w:val="sk-SK"/>
        </w:rPr>
        <w:t xml:space="preserve"> Relatívne zmeny SV subjektu 53 pri záťaži.</w:t>
      </w:r>
    </w:p>
    <w:p w:rsidR="00802716" w:rsidRPr="00001F05" w:rsidRDefault="00C75958" w:rsidP="00F02C10">
      <w:pPr>
        <w:tabs>
          <w:tab w:val="left" w:pos="7140"/>
        </w:tabs>
        <w:jc w:val="center"/>
        <w:rPr>
          <w:lang w:val="sk-SK"/>
        </w:rPr>
      </w:pPr>
      <w:r w:rsidRPr="00001F05">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EC34BC" w:rsidRPr="00903A70" w:rsidRDefault="00EC34B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01F05" w:rsidRDefault="00C75958" w:rsidP="00F02C10">
      <w:pPr>
        <w:tabs>
          <w:tab w:val="left" w:pos="7140"/>
        </w:tabs>
        <w:jc w:val="center"/>
        <w:rPr>
          <w:lang w:val="sk-SK"/>
        </w:rPr>
      </w:pPr>
      <w:r w:rsidRPr="00001F05">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EC34BC" w:rsidRPr="00903A70" w:rsidRDefault="00EC34BC" w:rsidP="00903A70">
                      <w:pPr>
                        <w:rPr>
                          <w:sz w:val="16"/>
                          <w:szCs w:val="16"/>
                          <w:lang w:val="sk-SK"/>
                        </w:rPr>
                      </w:pPr>
                      <w:r w:rsidRPr="00903A70">
                        <w:rPr>
                          <w:sz w:val="16"/>
                          <w:szCs w:val="16"/>
                          <w:lang w:val="sk-SK"/>
                        </w:rPr>
                        <w:t>Udalosť</w:t>
                      </w:r>
                    </w:p>
                  </w:txbxContent>
                </v:textbox>
              </v:shape>
            </w:pict>
          </mc:Fallback>
        </mc:AlternateContent>
      </w:r>
      <w:r w:rsidR="00C927A8" w:rsidRPr="00001F05">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D5FEA" w:rsidRPr="00001F05" w:rsidRDefault="00CD5FEA" w:rsidP="00CD5FEA">
      <w:pPr>
        <w:rPr>
          <w:lang w:val="sk-SK"/>
        </w:rPr>
      </w:pPr>
    </w:p>
    <w:p w:rsidR="00CD5FEA" w:rsidRPr="00001F05" w:rsidRDefault="00C927A8" w:rsidP="00C927A8">
      <w:pPr>
        <w:jc w:val="center"/>
        <w:rPr>
          <w:lang w:val="sk-SK"/>
        </w:rPr>
      </w:pPr>
      <w:r w:rsidRPr="00001F05">
        <w:rPr>
          <w:sz w:val="22"/>
          <w:szCs w:val="22"/>
          <w:lang w:val="sk-SK"/>
        </w:rPr>
        <w:t>Obrázok 17.</w:t>
      </w:r>
      <w:r w:rsidR="00887EC3" w:rsidRPr="00001F05">
        <w:rPr>
          <w:sz w:val="22"/>
          <w:szCs w:val="22"/>
          <w:lang w:val="sk-SK"/>
        </w:rPr>
        <w:t xml:space="preserve"> Relatívne zmeny SV subjektu 49 pri záťaži</w:t>
      </w:r>
      <w:r w:rsidR="00887EC3" w:rsidRPr="00001F05">
        <w:rPr>
          <w:lang w:val="sk-SK"/>
        </w:rPr>
        <w:t>.</w:t>
      </w:r>
    </w:p>
    <w:p w:rsidR="000B11B3" w:rsidRPr="00001F05" w:rsidRDefault="000B11B3">
      <w:pPr>
        <w:overflowPunct/>
        <w:autoSpaceDE/>
        <w:autoSpaceDN/>
        <w:adjustRightInd/>
        <w:textAlignment w:val="auto"/>
        <w:rPr>
          <w:lang w:val="sk-SK"/>
        </w:rPr>
      </w:pPr>
      <w:r w:rsidRPr="00001F05">
        <w:rPr>
          <w:lang w:val="sk-SK"/>
        </w:rPr>
        <w:br w:type="page"/>
      </w:r>
    </w:p>
    <w:tbl>
      <w:tblPr>
        <w:tblW w:w="5665" w:type="dxa"/>
        <w:jc w:val="center"/>
        <w:tblLook w:val="04A0" w:firstRow="1" w:lastRow="0" w:firstColumn="1" w:lastColumn="0" w:noHBand="0" w:noVBand="1"/>
      </w:tblPr>
      <w:tblGrid>
        <w:gridCol w:w="2080"/>
        <w:gridCol w:w="3585"/>
      </w:tblGrid>
      <w:tr w:rsidR="000B11B3" w:rsidRPr="00001F05"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udalosť:</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pokoj na lôžku, nohy vodorovne</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pokoj na lôžku, nohy </w:t>
            </w:r>
            <w:r w:rsidR="001A2C57" w:rsidRPr="00001F05">
              <w:rPr>
                <w:rFonts w:ascii="Calibri" w:hAnsi="Calibri"/>
                <w:color w:val="000000"/>
                <w:sz w:val="22"/>
                <w:szCs w:val="22"/>
                <w:lang w:val="sk-SK" w:eastAsia="en-US"/>
              </w:rPr>
              <w:t>zdvihnuté</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začiatok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2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4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6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8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10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začiatok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2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4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6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8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10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koniec </w:t>
            </w:r>
            <w:r w:rsidR="001A2C57" w:rsidRPr="00001F05">
              <w:rPr>
                <w:rFonts w:ascii="Calibri" w:hAnsi="Calibri"/>
                <w:color w:val="000000"/>
                <w:sz w:val="22"/>
                <w:szCs w:val="22"/>
                <w:lang w:val="sk-SK" w:eastAsia="en-US"/>
              </w:rPr>
              <w:t xml:space="preserve">šliapania </w:t>
            </w:r>
            <w:r w:rsidRPr="00001F05">
              <w:rPr>
                <w:rFonts w:ascii="Calibri" w:hAnsi="Calibri"/>
                <w:color w:val="000000"/>
                <w:sz w:val="22"/>
                <w:szCs w:val="22"/>
                <w:lang w:val="sk-SK" w:eastAsia="en-US"/>
              </w:rPr>
              <w:t>na rotopede</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1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2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3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4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5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6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7m po konci </w:t>
            </w:r>
            <w:r w:rsidR="001A2C57" w:rsidRPr="00001F05">
              <w:rPr>
                <w:rFonts w:ascii="Calibri" w:hAnsi="Calibri"/>
                <w:color w:val="000000"/>
                <w:sz w:val="22"/>
                <w:szCs w:val="22"/>
                <w:lang w:val="sk-SK" w:eastAsia="en-US"/>
              </w:rPr>
              <w:t>šliapania</w:t>
            </w:r>
          </w:p>
        </w:tc>
      </w:tr>
    </w:tbl>
    <w:p w:rsidR="000B11B3" w:rsidRPr="00001F05" w:rsidRDefault="000B11B3" w:rsidP="00C927A8">
      <w:pPr>
        <w:jc w:val="center"/>
        <w:rPr>
          <w:sz w:val="22"/>
          <w:szCs w:val="22"/>
          <w:lang w:val="sk-SK"/>
        </w:rPr>
      </w:pPr>
      <w:r w:rsidRPr="00001F05">
        <w:rPr>
          <w:sz w:val="22"/>
          <w:szCs w:val="22"/>
          <w:lang w:val="sk-SK"/>
        </w:rPr>
        <w:t>Obrázok 18. Legenda k obrázkom 16 a 17.</w:t>
      </w:r>
    </w:p>
    <w:p w:rsidR="000B11B3" w:rsidRPr="00001F05" w:rsidRDefault="000B11B3" w:rsidP="00C927A8">
      <w:pPr>
        <w:jc w:val="center"/>
        <w:rPr>
          <w:lang w:val="sk-SK"/>
        </w:rPr>
      </w:pPr>
    </w:p>
    <w:p w:rsidR="00411F31" w:rsidRPr="00001F05" w:rsidRDefault="00411F31" w:rsidP="00411F31">
      <w:pPr>
        <w:pStyle w:val="Text"/>
        <w:ind w:firstLine="0"/>
        <w:rPr>
          <w:lang w:val="sk-SK"/>
        </w:rPr>
        <w:sectPr w:rsidR="00411F31" w:rsidRPr="00001F05">
          <w:pgSz w:w="11907" w:h="16840" w:code="9"/>
          <w:pgMar w:top="1418" w:right="1418" w:bottom="1418" w:left="1985" w:header="737" w:footer="737" w:gutter="0"/>
          <w:cols w:space="708"/>
          <w:noEndnote/>
          <w:titlePg/>
        </w:sectPr>
      </w:pPr>
    </w:p>
    <w:p w:rsidR="00CD5FEA" w:rsidRPr="00001F05" w:rsidRDefault="004D0EBE" w:rsidP="004D0EBE">
      <w:pPr>
        <w:pStyle w:val="Nadpis1"/>
        <w:rPr>
          <w:lang w:val="sk-SK"/>
        </w:rPr>
      </w:pPr>
      <w:bookmarkStart w:id="45" w:name="_Toc386404220"/>
      <w:bookmarkStart w:id="46" w:name="_Toc507854660"/>
      <w:r w:rsidRPr="00001F05">
        <w:rPr>
          <w:lang w:val="sk-SK"/>
        </w:rPr>
        <w:lastRenderedPageBreak/>
        <w:t>Záver</w:t>
      </w:r>
      <w:bookmarkEnd w:id="45"/>
      <w:bookmarkEnd w:id="46"/>
    </w:p>
    <w:p w:rsidR="00E61D8F" w:rsidRPr="00001F05" w:rsidRDefault="00E61D8F" w:rsidP="00E61D8F">
      <w:pPr>
        <w:tabs>
          <w:tab w:val="left" w:pos="7140"/>
        </w:tabs>
        <w:jc w:val="both"/>
        <w:rPr>
          <w:lang w:val="sk-SK"/>
        </w:rPr>
      </w:pPr>
      <w:r w:rsidRPr="00001F05">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01F05" w:rsidRDefault="00E61D8F" w:rsidP="00E61D8F">
      <w:pPr>
        <w:tabs>
          <w:tab w:val="left" w:pos="7140"/>
        </w:tabs>
        <w:jc w:val="both"/>
        <w:rPr>
          <w:lang w:val="sk-SK"/>
        </w:rPr>
      </w:pPr>
      <w:r w:rsidRPr="00001F05">
        <w:rPr>
          <w:lang w:val="sk-SK"/>
        </w:rPr>
        <w:t xml:space="preserve"> </w:t>
      </w:r>
    </w:p>
    <w:p w:rsidR="00E61D8F" w:rsidRPr="00001F05" w:rsidRDefault="00E61D8F" w:rsidP="00E61D8F">
      <w:pPr>
        <w:tabs>
          <w:tab w:val="left" w:pos="7140"/>
        </w:tabs>
        <w:jc w:val="both"/>
        <w:rPr>
          <w:lang w:val="sk-SK"/>
        </w:rPr>
      </w:pPr>
      <w:r w:rsidRPr="00001F05">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01F05" w:rsidRDefault="00E61D8F" w:rsidP="00E61D8F">
      <w:pPr>
        <w:tabs>
          <w:tab w:val="left" w:pos="7140"/>
        </w:tabs>
        <w:jc w:val="both"/>
        <w:rPr>
          <w:lang w:val="sk-SK"/>
        </w:rPr>
      </w:pPr>
      <w:r w:rsidRPr="00001F05">
        <w:rPr>
          <w:lang w:val="sk-SK"/>
        </w:rPr>
        <w:t xml:space="preserve"> </w:t>
      </w:r>
    </w:p>
    <w:p w:rsidR="00E61D8F" w:rsidRPr="00001F05" w:rsidRDefault="00E61D8F" w:rsidP="00E61D8F">
      <w:pPr>
        <w:tabs>
          <w:tab w:val="left" w:pos="7140"/>
        </w:tabs>
        <w:jc w:val="both"/>
        <w:rPr>
          <w:lang w:val="sk-SK"/>
        </w:rPr>
      </w:pPr>
      <w:r w:rsidRPr="00001F05">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01F05" w:rsidRDefault="00E61D8F" w:rsidP="00E61D8F">
      <w:pPr>
        <w:tabs>
          <w:tab w:val="left" w:pos="7140"/>
        </w:tabs>
        <w:jc w:val="both"/>
        <w:rPr>
          <w:lang w:val="sk-SK"/>
        </w:rPr>
      </w:pPr>
      <w:r w:rsidRPr="00001F05">
        <w:rPr>
          <w:lang w:val="sk-SK"/>
        </w:rPr>
        <w:t xml:space="preserve"> </w:t>
      </w:r>
    </w:p>
    <w:p w:rsidR="00AE2571" w:rsidRPr="00001F05" w:rsidRDefault="00E61D8F" w:rsidP="00E61D8F">
      <w:pPr>
        <w:tabs>
          <w:tab w:val="left" w:pos="7140"/>
        </w:tabs>
        <w:jc w:val="both"/>
        <w:rPr>
          <w:lang w:val="sk-SK"/>
        </w:rPr>
      </w:pPr>
      <w:r w:rsidRPr="00001F05">
        <w:rPr>
          <w:lang w:val="sk-SK"/>
        </w:rPr>
        <w:t>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meranie impedancie a rýchlosti krvy v aorte pomocou Dopplerovskej echokardiografie. Výpočet SV z parametrov detekovaných novou metódou budú porovnané s výpočtom SV pomocou echokardiografie.</w:t>
      </w:r>
      <w:r w:rsidR="00607A91" w:rsidRPr="00001F05">
        <w:rPr>
          <w:lang w:val="sk-SK"/>
        </w:rPr>
        <w:t xml:space="preserve"> </w:t>
      </w:r>
    </w:p>
    <w:p w:rsidR="00C179C5" w:rsidRPr="00001F05" w:rsidRDefault="00C179C5" w:rsidP="00C179C5">
      <w:pPr>
        <w:pStyle w:val="Nadpis1"/>
        <w:numPr>
          <w:ilvl w:val="0"/>
          <w:numId w:val="0"/>
        </w:numPr>
        <w:ind w:left="1070" w:hanging="360"/>
        <w:rPr>
          <w:lang w:val="sk-SK"/>
        </w:rPr>
      </w:pPr>
      <w:r w:rsidRPr="00001F05">
        <w:rPr>
          <w:lang w:val="sk-SK"/>
        </w:rPr>
        <w:br w:type="page"/>
      </w:r>
      <w:bookmarkStart w:id="47" w:name="_Toc259606667"/>
      <w:bookmarkStart w:id="48" w:name="_Toc386404221"/>
      <w:bookmarkStart w:id="49" w:name="_Toc507854661"/>
      <w:r w:rsidR="00962519" w:rsidRPr="00001F05">
        <w:rPr>
          <w:lang w:val="sk-SK"/>
        </w:rPr>
        <w:lastRenderedPageBreak/>
        <w:t>Literatú</w:t>
      </w:r>
      <w:r w:rsidRPr="00001F05">
        <w:rPr>
          <w:lang w:val="sk-SK"/>
        </w:rPr>
        <w:t>ra</w:t>
      </w:r>
      <w:bookmarkEnd w:id="47"/>
      <w:bookmarkEnd w:id="48"/>
      <w:bookmarkEnd w:id="49"/>
    </w:p>
    <w:p w:rsidR="00C179C5" w:rsidRPr="00001F05" w:rsidRDefault="00C179C5" w:rsidP="00C179C5">
      <w:pPr>
        <w:pStyle w:val="literatura"/>
        <w:rPr>
          <w:color w:val="000000" w:themeColor="text1"/>
          <w:lang w:val="sk-SK"/>
        </w:rPr>
      </w:pPr>
      <w:r w:rsidRPr="00001F05">
        <w:rPr>
          <w:color w:val="000000" w:themeColor="text1"/>
          <w:lang w:val="sk-SK"/>
        </w:rPr>
        <w:t>[1]</w:t>
      </w:r>
      <w:r w:rsidRPr="00001F05">
        <w:rPr>
          <w:color w:val="000000" w:themeColor="text1"/>
          <w:lang w:val="sk-SK"/>
        </w:rPr>
        <w:tab/>
        <w:t>BAURA, GAIL D. System theory and practical applications of biomedical signals. Hoboken, NJ: Wiley-Interscience, 2002, 440 s. ISBN 04-712-3653-5.</w:t>
      </w:r>
    </w:p>
    <w:p w:rsidR="00C179C5" w:rsidRPr="00001F05" w:rsidRDefault="00C179C5" w:rsidP="00C179C5">
      <w:pPr>
        <w:pStyle w:val="literatura"/>
        <w:rPr>
          <w:color w:val="000000" w:themeColor="text1"/>
          <w:lang w:val="sk-SK"/>
        </w:rPr>
      </w:pPr>
      <w:r w:rsidRPr="00001F05">
        <w:rPr>
          <w:color w:val="000000" w:themeColor="text1"/>
          <w:lang w:val="sk-SK"/>
        </w:rPr>
        <w:t>[2]</w:t>
      </w:r>
      <w:r w:rsidRPr="00001F05">
        <w:rPr>
          <w:color w:val="000000" w:themeColor="text1"/>
          <w:lang w:val="sk-SK"/>
        </w:rPr>
        <w:tab/>
        <w:t>CHMELAŘ, M. Lékařská přístrojová technika I. Brno: Akdemické nakladatelství CERM, 1995.</w:t>
      </w:r>
    </w:p>
    <w:p w:rsidR="005302A8" w:rsidRPr="00001F05" w:rsidRDefault="00C179C5" w:rsidP="00C179C5">
      <w:pPr>
        <w:pStyle w:val="literatura"/>
        <w:rPr>
          <w:color w:val="000000" w:themeColor="text1"/>
          <w:lang w:val="sk-SK"/>
        </w:rPr>
      </w:pPr>
      <w:r w:rsidRPr="00001F05">
        <w:rPr>
          <w:color w:val="000000" w:themeColor="text1"/>
          <w:lang w:val="sk-SK"/>
        </w:rPr>
        <w:t>[3]</w:t>
      </w:r>
      <w:r w:rsidRPr="00001F05">
        <w:rPr>
          <w:color w:val="000000" w:themeColor="text1"/>
          <w:lang w:val="sk-SK"/>
        </w:rPr>
        <w:tab/>
      </w:r>
      <w:r w:rsidR="005302A8" w:rsidRPr="00001F05">
        <w:rPr>
          <w:color w:val="000000" w:themeColor="text1"/>
          <w:lang w:val="sk-SK"/>
        </w:rPr>
        <w:fldChar w:fldCharType="begin"/>
      </w:r>
      <w:r w:rsidR="000B6DA4">
        <w:rPr>
          <w:color w:val="000000" w:themeColor="text1"/>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2&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01F05">
        <w:rPr>
          <w:color w:val="000000" w:themeColor="text1"/>
          <w:lang w:val="sk-SK"/>
        </w:rPr>
        <w:fldChar w:fldCharType="separate"/>
      </w:r>
      <w:r w:rsidR="000B6DA4" w:rsidRPr="000B6DA4">
        <w:rPr>
          <w:noProof/>
          <w:color w:val="000000" w:themeColor="text1"/>
          <w:vertAlign w:val="superscript"/>
          <w:lang w:val="sk-SK"/>
        </w:rPr>
        <w:t>2</w:t>
      </w:r>
      <w:r w:rsidR="005302A8" w:rsidRPr="00001F05">
        <w:rPr>
          <w:color w:val="000000" w:themeColor="text1"/>
          <w:lang w:val="sk-SK"/>
        </w:rPr>
        <w:fldChar w:fldCharType="end"/>
      </w:r>
    </w:p>
    <w:p w:rsidR="005302A8" w:rsidRPr="00001F05" w:rsidRDefault="005302A8" w:rsidP="00C179C5">
      <w:pPr>
        <w:pStyle w:val="literatura"/>
        <w:rPr>
          <w:color w:val="000000" w:themeColor="text1"/>
          <w:lang w:val="sk-SK"/>
        </w:rPr>
      </w:pPr>
    </w:p>
    <w:p w:rsidR="00C179C5" w:rsidRPr="00001F05" w:rsidRDefault="00C179C5" w:rsidP="00C179C5">
      <w:pPr>
        <w:pStyle w:val="literatura"/>
        <w:rPr>
          <w:color w:val="000000" w:themeColor="text1"/>
          <w:lang w:val="sk-SK"/>
        </w:rPr>
      </w:pPr>
      <w:r w:rsidRPr="00001F05">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38" w:history="1">
        <w:r w:rsidRPr="00001F05">
          <w:rPr>
            <w:rStyle w:val="Hypertextovprepojenie"/>
            <w:color w:val="000000" w:themeColor="text1"/>
            <w:lang w:val="sk-SK"/>
          </w:rPr>
          <w:t>http://circ.ahajournals.org/</w:t>
        </w:r>
      </w:hyperlink>
    </w:p>
    <w:p w:rsidR="00C179C5" w:rsidRPr="00001F05" w:rsidRDefault="00C179C5" w:rsidP="00C179C5">
      <w:pPr>
        <w:pStyle w:val="literatura"/>
        <w:rPr>
          <w:color w:val="000000" w:themeColor="text1"/>
          <w:lang w:val="sk-SK"/>
        </w:rPr>
      </w:pPr>
      <w:r w:rsidRPr="00001F05">
        <w:rPr>
          <w:color w:val="000000" w:themeColor="text1"/>
          <w:lang w:val="sk-SK"/>
        </w:rPr>
        <w:t>[4]</w:t>
      </w:r>
      <w:r w:rsidRPr="00001F05">
        <w:rPr>
          <w:color w:val="000000" w:themeColor="text1"/>
          <w:lang w:val="sk-SK"/>
        </w:rPr>
        <w:tab/>
        <w:t>Kubicek WG, Karnegis JN, Patterson RP, Witsoe DA, Mattson RH. Development and evaluation of an impedance cardiac output system. Aerospd. Med. 1966; 37: 1208-12.</w:t>
      </w:r>
    </w:p>
    <w:p w:rsidR="00EC34BC" w:rsidRPr="00001F05" w:rsidRDefault="00EC34BC" w:rsidP="00C179C5">
      <w:pPr>
        <w:pStyle w:val="literatura"/>
        <w:rPr>
          <w:color w:val="000000" w:themeColor="text1"/>
          <w:lang w:val="sk-SK"/>
        </w:rPr>
      </w:pPr>
      <w:r w:rsidRPr="00001F05">
        <w:rPr>
          <w:color w:val="000000" w:themeColor="text1"/>
          <w:lang w:val="sk-SK"/>
        </w:rPr>
        <w:fldChar w:fldCharType="begin"/>
      </w:r>
      <w:r w:rsidR="000B6DA4">
        <w:rPr>
          <w:color w:val="000000" w:themeColor="text1"/>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themeColor="text1"/>
          <w:lang w:val="sk-SK"/>
        </w:rPr>
        <w:fldChar w:fldCharType="separate"/>
      </w:r>
      <w:r w:rsidR="000B6DA4" w:rsidRPr="000B6DA4">
        <w:rPr>
          <w:noProof/>
          <w:color w:val="000000" w:themeColor="text1"/>
          <w:vertAlign w:val="superscript"/>
          <w:lang w:val="sk-SK"/>
        </w:rPr>
        <w:t>3</w:t>
      </w:r>
      <w:r w:rsidRPr="00001F05">
        <w:rPr>
          <w:color w:val="000000" w:themeColor="text1"/>
          <w:lang w:val="sk-SK"/>
        </w:rPr>
        <w:fldChar w:fldCharType="end"/>
      </w:r>
    </w:p>
    <w:p w:rsidR="00C179C5" w:rsidRPr="00001F05" w:rsidRDefault="00C179C5" w:rsidP="00C179C5">
      <w:pPr>
        <w:pStyle w:val="literatura"/>
        <w:rPr>
          <w:color w:val="000000" w:themeColor="text1"/>
          <w:lang w:val="sk-SK"/>
        </w:rPr>
      </w:pPr>
      <w:r w:rsidRPr="00001F05">
        <w:rPr>
          <w:color w:val="000000" w:themeColor="text1"/>
          <w:lang w:val="sk-SK"/>
        </w:rPr>
        <w:t>[5]</w:t>
      </w:r>
      <w:r w:rsidRPr="00001F05">
        <w:rPr>
          <w:color w:val="000000" w:themeColor="text1"/>
          <w:lang w:val="sk-SK"/>
        </w:rPr>
        <w:tab/>
        <w:t>Bernstein DP. A new stroke volume equation for thoracic electrical bioimpedance: theory and rationale. Crit Care Med 1986;14:904–09.</w:t>
      </w:r>
    </w:p>
    <w:p w:rsidR="00C179C5" w:rsidRPr="00001F05" w:rsidRDefault="00C179C5" w:rsidP="00C179C5">
      <w:pPr>
        <w:pStyle w:val="literatura"/>
        <w:rPr>
          <w:color w:val="000000" w:themeColor="text1"/>
          <w:lang w:val="sk-SK"/>
        </w:rPr>
      </w:pPr>
      <w:r w:rsidRPr="00001F05">
        <w:rPr>
          <w:color w:val="000000" w:themeColor="text1"/>
          <w:lang w:val="sk-SK"/>
        </w:rPr>
        <w:t>[6]</w:t>
      </w:r>
      <w:r w:rsidRPr="00001F05">
        <w:rPr>
          <w:color w:val="000000" w:themeColor="text1"/>
          <w:lang w:val="sk-SK"/>
        </w:rPr>
        <w:tab/>
        <w:t>Bernstein DP. Impedance cardiography: Pulsatile bloodflow and the biophysical and electrodynamicbasis for the stroke volume equations. J Electr Bioimp 2010; 1:. 2–17.</w:t>
      </w:r>
    </w:p>
    <w:p w:rsidR="00C179C5" w:rsidRPr="00001F05" w:rsidRDefault="00C179C5" w:rsidP="00C179C5">
      <w:pPr>
        <w:pStyle w:val="literatura"/>
        <w:rPr>
          <w:color w:val="000000" w:themeColor="text1"/>
          <w:lang w:val="sk-SK"/>
        </w:rPr>
      </w:pPr>
      <w:r w:rsidRPr="00001F05">
        <w:rPr>
          <w:color w:val="000000" w:themeColor="text1"/>
          <w:lang w:val="sk-SK"/>
        </w:rPr>
        <w:t>[7]</w:t>
      </w:r>
      <w:r w:rsidRPr="00001F05">
        <w:rPr>
          <w:color w:val="000000" w:themeColor="text1"/>
          <w:lang w:val="sk-SK"/>
        </w:rPr>
        <w:tab/>
      </w:r>
      <w:r w:rsidRPr="00001F05">
        <w:rPr>
          <w:color w:val="000000" w:themeColor="text1"/>
          <w:shd w:val="clear" w:color="auto" w:fill="F9F8F6"/>
          <w:lang w:val="sk-SK"/>
        </w:rPr>
        <w:t xml:space="preserve">Andrew Sherwood et al., Committee Report; Methodological Guidelines for Impedance </w:t>
      </w:r>
      <w:r w:rsidR="00486C0C" w:rsidRPr="00001F05">
        <w:rPr>
          <w:color w:val="000000" w:themeColor="text1"/>
          <w:shd w:val="clear" w:color="auto" w:fill="F9F8F6"/>
          <w:lang w:val="sk-SK"/>
        </w:rPr>
        <w:t>Cardiography, Psychophysiology</w:t>
      </w:r>
      <w:r w:rsidRPr="00001F05">
        <w:rPr>
          <w:color w:val="000000" w:themeColor="text1"/>
          <w:shd w:val="clear" w:color="auto" w:fill="F9F8F6"/>
          <w:lang w:val="sk-SK"/>
        </w:rPr>
        <w:t xml:space="preserve"> Feb. 1989, pp. 1 38</w:t>
      </w:r>
    </w:p>
    <w:p w:rsidR="00C179C5" w:rsidRPr="00001F05" w:rsidRDefault="00486C0C" w:rsidP="00C179C5">
      <w:pPr>
        <w:pStyle w:val="literatura"/>
        <w:rPr>
          <w:color w:val="000000" w:themeColor="text1"/>
          <w:lang w:val="sk-SK"/>
        </w:rPr>
      </w:pPr>
      <w:r w:rsidRPr="00001F05">
        <w:rPr>
          <w:color w:val="000000" w:themeColor="text1"/>
          <w:lang w:val="sk-SK"/>
        </w:rPr>
        <w:t>[8]</w:t>
      </w:r>
      <w:r w:rsidRPr="00001F05">
        <w:rPr>
          <w:color w:val="000000" w:themeColor="text1"/>
          <w:lang w:val="sk-SK"/>
        </w:rPr>
        <w:tab/>
        <w:t>Smith D., Craige E</w:t>
      </w:r>
      <w:r w:rsidR="00C179C5" w:rsidRPr="00001F05">
        <w:rPr>
          <w:color w:val="000000" w:themeColor="text1"/>
          <w:lang w:val="sk-SK"/>
        </w:rPr>
        <w:t>. Heart Sounds: Toward a Consensus Regarding their Origin, Am. J. Noninvas. Cardiol.</w:t>
      </w:r>
      <w:r w:rsidRPr="00001F05">
        <w:rPr>
          <w:color w:val="000000" w:themeColor="text1"/>
          <w:lang w:val="sk-SK"/>
        </w:rPr>
        <w:t xml:space="preserve"> 1988</w:t>
      </w:r>
      <w:r w:rsidR="00C179C5" w:rsidRPr="00001F05">
        <w:rPr>
          <w:color w:val="000000" w:themeColor="text1"/>
          <w:lang w:val="sk-SK"/>
        </w:rPr>
        <w:t>, vol. 2, pp. 169-179.</w:t>
      </w:r>
    </w:p>
    <w:p w:rsidR="00C179C5" w:rsidRPr="00001F05" w:rsidRDefault="00C179C5" w:rsidP="00C179C5">
      <w:pPr>
        <w:pStyle w:val="literatura"/>
        <w:rPr>
          <w:color w:val="000000" w:themeColor="text1"/>
          <w:lang w:val="sk-SK"/>
        </w:rPr>
      </w:pPr>
      <w:r w:rsidRPr="00001F05">
        <w:rPr>
          <w:color w:val="000000" w:themeColor="text1"/>
          <w:lang w:val="sk-SK"/>
        </w:rPr>
        <w:t>[9]</w:t>
      </w:r>
      <w:r w:rsidRPr="00001F05">
        <w:rPr>
          <w:color w:val="000000" w:themeColor="text1"/>
          <w:lang w:val="sk-SK"/>
        </w:rPr>
        <w:tab/>
        <w:t>Abdelghani D, Fethi B R.. Short-time Fourier transform analysis of the phonocardiogram signal, Electronics, Circuits and Systems. ICECS 2000. The 7th IEEE Conference. 2 : 844–847.</w:t>
      </w:r>
    </w:p>
    <w:p w:rsidR="00C179C5" w:rsidRPr="00001F05" w:rsidRDefault="00486C0C" w:rsidP="00C179C5">
      <w:pPr>
        <w:pStyle w:val="literatura"/>
        <w:rPr>
          <w:color w:val="000000" w:themeColor="text1"/>
          <w:lang w:val="sk-SK"/>
        </w:rPr>
      </w:pPr>
      <w:r w:rsidRPr="00001F05">
        <w:rPr>
          <w:color w:val="000000" w:themeColor="text1"/>
          <w:lang w:val="sk-SK"/>
        </w:rPr>
        <w:t>[10]</w:t>
      </w:r>
      <w:r w:rsidRPr="00001F05">
        <w:rPr>
          <w:color w:val="000000" w:themeColor="text1"/>
          <w:lang w:val="sk-SK"/>
        </w:rPr>
        <w:tab/>
        <w:t>JiZhong, Scalzo F</w:t>
      </w:r>
      <w:r w:rsidR="00C179C5" w:rsidRPr="00001F05">
        <w:rPr>
          <w:color w:val="000000" w:themeColor="text1"/>
          <w:lang w:val="sk-SK"/>
        </w:rPr>
        <w:t>. Automatic Heart Sound Signal Analysis wi</w:t>
      </w:r>
      <w:r w:rsidR="00C179C5" w:rsidRPr="00001F05">
        <w:rPr>
          <w:i/>
          <w:color w:val="000000" w:themeColor="text1"/>
          <w:lang w:val="sk-SK"/>
        </w:rPr>
        <w:t>t</w:t>
      </w:r>
      <w:r w:rsidR="00C179C5" w:rsidRPr="00001F05">
        <w:rPr>
          <w:color w:val="000000" w:themeColor="text1"/>
          <w:lang w:val="sk-SK"/>
        </w:rPr>
        <w:t>h Reused Multi-Scale Wavelet Transform.: International Journal Of Engineering And Science</w:t>
      </w:r>
      <w:r w:rsidRPr="00001F05">
        <w:rPr>
          <w:color w:val="000000" w:themeColor="text1"/>
          <w:lang w:val="sk-SK"/>
        </w:rPr>
        <w:t xml:space="preserve"> 2013</w:t>
      </w:r>
      <w:r w:rsidR="00C179C5" w:rsidRPr="00001F05">
        <w:rPr>
          <w:color w:val="000000" w:themeColor="text1"/>
          <w:lang w:val="sk-SK"/>
        </w:rPr>
        <w:t>. 2 50-57.</w:t>
      </w:r>
    </w:p>
    <w:p w:rsidR="00C179C5" w:rsidRPr="00001F05" w:rsidRDefault="00C179C5" w:rsidP="00C179C5">
      <w:pPr>
        <w:pStyle w:val="literatura"/>
        <w:rPr>
          <w:color w:val="000000" w:themeColor="text1"/>
          <w:lang w:val="sk-SK"/>
        </w:rPr>
      </w:pPr>
      <w:r w:rsidRPr="00001F05">
        <w:rPr>
          <w:color w:val="000000" w:themeColor="text1"/>
          <w:lang w:val="sk-SK"/>
        </w:rPr>
        <w:t>[11]</w:t>
      </w:r>
      <w:r w:rsidRPr="00001F05">
        <w:rPr>
          <w:color w:val="000000" w:themeColor="text1"/>
          <w:lang w:val="sk-SK"/>
        </w:rPr>
        <w:tab/>
      </w:r>
      <w:r w:rsidR="00486C0C" w:rsidRPr="00001F05">
        <w:rPr>
          <w:color w:val="000000" w:themeColor="text1"/>
          <w:lang w:val="sk-SK"/>
        </w:rPr>
        <w:t>Debbal S. M., Bereksi-Reguig F</w:t>
      </w:r>
      <w:r w:rsidRPr="00001F05">
        <w:rPr>
          <w:color w:val="000000" w:themeColor="text1"/>
          <w:lang w:val="sk-SK"/>
        </w:rPr>
        <w:t>. Frequency analysis of the heartbeat sounds. Biomedical Soft Computing and Human Sciences</w:t>
      </w:r>
      <w:r w:rsidR="00486C0C" w:rsidRPr="00001F05">
        <w:rPr>
          <w:color w:val="000000" w:themeColor="text1"/>
          <w:lang w:val="sk-SK"/>
        </w:rPr>
        <w:t xml:space="preserve"> 2008</w:t>
      </w:r>
      <w:r w:rsidRPr="00001F05">
        <w:rPr>
          <w:color w:val="000000" w:themeColor="text1"/>
          <w:lang w:val="sk-SK"/>
        </w:rPr>
        <w:t>. 13, 85-90.</w:t>
      </w:r>
    </w:p>
    <w:p w:rsidR="00C179C5" w:rsidRPr="00001F05" w:rsidRDefault="00C179C5" w:rsidP="00C179C5">
      <w:pPr>
        <w:pStyle w:val="literatura"/>
        <w:rPr>
          <w:color w:val="000000" w:themeColor="text1"/>
          <w:shd w:val="clear" w:color="auto" w:fill="FFFFFF"/>
          <w:lang w:val="sk-SK"/>
        </w:rPr>
      </w:pPr>
      <w:r w:rsidRPr="00001F05">
        <w:rPr>
          <w:color w:val="000000" w:themeColor="text1"/>
          <w:lang w:val="sk-SK"/>
        </w:rPr>
        <w:t>[12]</w:t>
      </w:r>
      <w:r w:rsidRPr="00001F05">
        <w:rPr>
          <w:color w:val="000000" w:themeColor="text1"/>
          <w:lang w:val="sk-SK"/>
        </w:rPr>
        <w:tab/>
      </w:r>
      <w:r w:rsidRPr="00001F05">
        <w:rPr>
          <w:color w:val="000000" w:themeColor="text1"/>
          <w:shd w:val="clear" w:color="auto" w:fill="FFFFFF"/>
          <w:lang w:val="sk-SK"/>
        </w:rPr>
        <w:t>S. Yuenyong, A. Nishihara, W. Kongprawechnon, and K. Tungpimolrut, “A framework for automatic heart sound analysis without segmentation,”</w:t>
      </w:r>
      <w:r w:rsidRPr="00001F05">
        <w:rPr>
          <w:color w:val="000000" w:themeColor="text1"/>
          <w:lang w:val="sk-SK"/>
        </w:rPr>
        <w:t> </w:t>
      </w:r>
      <w:r w:rsidRPr="00001F05">
        <w:rPr>
          <w:color w:val="000000" w:themeColor="text1"/>
          <w:shd w:val="clear" w:color="auto" w:fill="FFFFFF"/>
          <w:lang w:val="sk-SK"/>
        </w:rPr>
        <w:t>BioMedical Engineering Online, vol. 10, article 13, 2011.</w:t>
      </w:r>
    </w:p>
    <w:p w:rsidR="00C179C5" w:rsidRPr="00001F05" w:rsidRDefault="00C179C5" w:rsidP="00C179C5">
      <w:pPr>
        <w:pStyle w:val="literatura"/>
        <w:rPr>
          <w:color w:val="000000" w:themeColor="text1"/>
          <w:shd w:val="clear" w:color="auto" w:fill="FFFFFF"/>
          <w:lang w:val="sk-SK"/>
        </w:rPr>
      </w:pPr>
      <w:r w:rsidRPr="00001F05">
        <w:rPr>
          <w:color w:val="000000" w:themeColor="text1"/>
          <w:lang w:val="sk-SK"/>
        </w:rPr>
        <w:t>[13]</w:t>
      </w:r>
      <w:r w:rsidRPr="00001F05">
        <w:rPr>
          <w:color w:val="000000" w:themeColor="text1"/>
          <w:lang w:val="sk-SK"/>
        </w:rPr>
        <w:tab/>
      </w:r>
      <w:r w:rsidRPr="00001F05">
        <w:rPr>
          <w:color w:val="000000" w:themeColor="text1"/>
          <w:bdr w:val="none" w:sz="0" w:space="0" w:color="auto" w:frame="1"/>
          <w:lang w:val="sk-SK"/>
        </w:rPr>
        <w:t xml:space="preserve">Christer Ahlstrom, NonLinear Phonocardiographic Signal Processing thesis, Linkoping University, </w:t>
      </w:r>
      <w:r w:rsidR="00486C0C" w:rsidRPr="00001F05">
        <w:rPr>
          <w:color w:val="000000" w:themeColor="text1"/>
          <w:bdr w:val="none" w:sz="0" w:space="0" w:color="auto" w:frame="1"/>
          <w:lang w:val="sk-SK"/>
        </w:rPr>
        <w:t xml:space="preserve">April2008, </w:t>
      </w:r>
      <w:r w:rsidRPr="00001F05">
        <w:rPr>
          <w:color w:val="000000" w:themeColor="text1"/>
          <w:bdr w:val="none" w:sz="0" w:space="0" w:color="auto" w:frame="1"/>
          <w:lang w:val="sk-SK"/>
        </w:rPr>
        <w:t xml:space="preserve">SE-581 85 Linkoping, Sweden, </w:t>
      </w:r>
    </w:p>
    <w:p w:rsidR="00C179C5" w:rsidRPr="00001F05" w:rsidRDefault="00C179C5" w:rsidP="00C179C5">
      <w:pPr>
        <w:pStyle w:val="literatura"/>
        <w:rPr>
          <w:color w:val="000000" w:themeColor="text1"/>
          <w:lang w:val="sk-SK"/>
        </w:rPr>
      </w:pPr>
      <w:r w:rsidRPr="00001F05">
        <w:rPr>
          <w:color w:val="000000" w:themeColor="text1"/>
          <w:lang w:val="sk-SK"/>
        </w:rPr>
        <w:t>[14]</w:t>
      </w:r>
      <w:r w:rsidRPr="00001F05">
        <w:rPr>
          <w:color w:val="000000" w:themeColor="text1"/>
          <w:lang w:val="sk-SK"/>
        </w:rPr>
        <w:tab/>
        <w:t>Chissanuthat Bunluechokchai and Weerasak Ussawawongaraya, A Wavelet-based Factor for Classification of Heart Sounds with Mitral Regurgitation International</w:t>
      </w:r>
      <w:r w:rsidR="00486C0C" w:rsidRPr="00001F05">
        <w:rPr>
          <w:color w:val="000000" w:themeColor="text1"/>
          <w:lang w:val="sk-SK"/>
        </w:rPr>
        <w:t>.</w:t>
      </w:r>
      <w:r w:rsidRPr="00001F05">
        <w:rPr>
          <w:color w:val="000000" w:themeColor="text1"/>
          <w:lang w:val="sk-SK"/>
        </w:rPr>
        <w:t xml:space="preserve"> Journal Of Applied Biomedical Engineering </w:t>
      </w:r>
      <w:r w:rsidR="00486C0C" w:rsidRPr="00001F05">
        <w:rPr>
          <w:color w:val="000000" w:themeColor="text1"/>
          <w:lang w:val="sk-SK"/>
        </w:rPr>
        <w:t xml:space="preserve">2009, </w:t>
      </w:r>
      <w:r w:rsidRPr="00001F05">
        <w:rPr>
          <w:color w:val="000000" w:themeColor="text1"/>
          <w:lang w:val="sk-SK"/>
        </w:rPr>
        <w:t>2(1) 44-48.</w:t>
      </w:r>
    </w:p>
    <w:p w:rsidR="00C179C5" w:rsidRPr="00001F05" w:rsidRDefault="00C179C5" w:rsidP="00C179C5">
      <w:pPr>
        <w:pStyle w:val="literatura"/>
        <w:rPr>
          <w:color w:val="000000" w:themeColor="text1"/>
          <w:lang w:val="sk-SK"/>
        </w:rPr>
      </w:pPr>
      <w:r w:rsidRPr="00001F05">
        <w:rPr>
          <w:color w:val="000000" w:themeColor="text1"/>
          <w:lang w:val="sk-SK"/>
        </w:rPr>
        <w:t>[15]</w:t>
      </w:r>
      <w:r w:rsidRPr="00001F05">
        <w:rPr>
          <w:color w:val="000000" w:themeColor="text1"/>
          <w:lang w:val="sk-SK"/>
        </w:rPr>
        <w:tab/>
        <w:t>El-Segaier M., Lilja O., Lukkarinen S., S-Or</w:t>
      </w:r>
      <w:r w:rsidR="00486C0C" w:rsidRPr="00001F05">
        <w:rPr>
          <w:color w:val="000000" w:themeColor="text1"/>
          <w:lang w:val="sk-SK"/>
        </w:rPr>
        <w:t>nmo L., Sepponen R., Pesonen E</w:t>
      </w:r>
      <w:r w:rsidRPr="00001F05">
        <w:rPr>
          <w:color w:val="000000" w:themeColor="text1"/>
          <w:lang w:val="sk-SK"/>
        </w:rPr>
        <w:t>. Computer-Based Detection and Analysis of Heart Sound and Murmur. A</w:t>
      </w:r>
      <w:r w:rsidR="00486C0C" w:rsidRPr="00001F05">
        <w:rPr>
          <w:color w:val="000000" w:themeColor="text1"/>
          <w:lang w:val="sk-SK"/>
        </w:rPr>
        <w:t>nnals of Biomedical Engineering</w:t>
      </w:r>
      <w:r w:rsidRPr="00001F05">
        <w:rPr>
          <w:color w:val="000000" w:themeColor="text1"/>
          <w:lang w:val="sk-SK"/>
        </w:rPr>
        <w:t xml:space="preserve"> </w:t>
      </w:r>
      <w:r w:rsidR="00486C0C" w:rsidRPr="00001F05">
        <w:rPr>
          <w:color w:val="000000" w:themeColor="text1"/>
          <w:lang w:val="sk-SK"/>
        </w:rPr>
        <w:t xml:space="preserve">2005, </w:t>
      </w:r>
      <w:r w:rsidRPr="00001F05">
        <w:rPr>
          <w:color w:val="000000" w:themeColor="text1"/>
          <w:lang w:val="sk-SK"/>
        </w:rPr>
        <w:t>33, 937– 942.</w:t>
      </w:r>
    </w:p>
    <w:p w:rsidR="00C179C5" w:rsidRPr="00001F05" w:rsidRDefault="00C179C5" w:rsidP="00C179C5">
      <w:pPr>
        <w:pStyle w:val="literatura"/>
        <w:rPr>
          <w:color w:val="000000" w:themeColor="text1"/>
          <w:lang w:val="sk-SK"/>
        </w:rPr>
      </w:pPr>
      <w:r w:rsidRPr="00001F05">
        <w:rPr>
          <w:color w:val="000000" w:themeColor="text1"/>
          <w:lang w:val="sk-SK"/>
        </w:rPr>
        <w:t>[16]</w:t>
      </w:r>
      <w:r w:rsidRPr="00001F05">
        <w:rPr>
          <w:color w:val="000000" w:themeColor="text1"/>
          <w:lang w:val="sk-SK"/>
        </w:rPr>
        <w:tab/>
        <w:t>Xinpei Wang, Yuanyang L</w:t>
      </w:r>
      <w:r w:rsidR="00486C0C" w:rsidRPr="00001F05">
        <w:rPr>
          <w:color w:val="000000" w:themeColor="text1"/>
          <w:lang w:val="sk-SK"/>
        </w:rPr>
        <w:t>i and Churan Sun, Changchun Liu</w:t>
      </w:r>
      <w:r w:rsidRPr="00001F05">
        <w:rPr>
          <w:color w:val="000000" w:themeColor="text1"/>
          <w:lang w:val="sk-SK"/>
        </w:rPr>
        <w:t>. Detection of the First and Second Heart Sound Using Heart Sound Energy. Biomedical Engineering and Informatics</w:t>
      </w:r>
      <w:r w:rsidR="00486C0C" w:rsidRPr="00001F05">
        <w:rPr>
          <w:color w:val="000000" w:themeColor="text1"/>
          <w:lang w:val="sk-SK"/>
        </w:rPr>
        <w:t xml:space="preserve"> 2009</w:t>
      </w:r>
      <w:r w:rsidRPr="00001F05">
        <w:rPr>
          <w:color w:val="000000" w:themeColor="text1"/>
          <w:lang w:val="sk-SK"/>
        </w:rPr>
        <w:t>.</w:t>
      </w:r>
    </w:p>
    <w:p w:rsidR="00C179C5" w:rsidRPr="00001F05" w:rsidRDefault="00C179C5" w:rsidP="00C179C5">
      <w:pPr>
        <w:pStyle w:val="literatura"/>
        <w:rPr>
          <w:color w:val="000000" w:themeColor="text1"/>
          <w:lang w:val="sk-SK"/>
        </w:rPr>
      </w:pPr>
      <w:r w:rsidRPr="00001F05">
        <w:rPr>
          <w:color w:val="000000" w:themeColor="text1"/>
          <w:lang w:val="sk-SK"/>
        </w:rPr>
        <w:t>[17]</w:t>
      </w:r>
      <w:r w:rsidRPr="00001F05">
        <w:rPr>
          <w:color w:val="000000" w:themeColor="text1"/>
          <w:lang w:val="sk-SK"/>
        </w:rPr>
        <w:tab/>
        <w:t>Messe</w:t>
      </w:r>
      <w:r w:rsidR="00486C0C" w:rsidRPr="00001F05">
        <w:rPr>
          <w:color w:val="000000" w:themeColor="text1"/>
          <w:lang w:val="sk-SK"/>
        </w:rPr>
        <w:t>r R. S., Agzarian J., Abbott D</w:t>
      </w:r>
      <w:r w:rsidRPr="00001F05">
        <w:rPr>
          <w:color w:val="000000" w:themeColor="text1"/>
          <w:lang w:val="sk-SK"/>
        </w:rPr>
        <w:t>. Optimal wavelet denoising for phonocardiograms. : Microelectronics Journal</w:t>
      </w:r>
      <w:r w:rsidR="00486C0C" w:rsidRPr="00001F05">
        <w:rPr>
          <w:color w:val="000000" w:themeColor="text1"/>
          <w:lang w:val="sk-SK"/>
        </w:rPr>
        <w:t xml:space="preserve"> 2001</w:t>
      </w:r>
      <w:r w:rsidRPr="00001F05">
        <w:rPr>
          <w:color w:val="000000" w:themeColor="text1"/>
          <w:lang w:val="sk-SK"/>
        </w:rPr>
        <w:t>. 32. 931-941</w:t>
      </w:r>
    </w:p>
    <w:p w:rsidR="00C179C5" w:rsidRPr="00001F05" w:rsidRDefault="00C179C5" w:rsidP="00C179C5">
      <w:pPr>
        <w:pStyle w:val="literatura"/>
        <w:rPr>
          <w:color w:val="000000" w:themeColor="text1"/>
          <w:shd w:val="clear" w:color="auto" w:fill="FFFFFF"/>
          <w:lang w:val="sk-SK"/>
        </w:rPr>
      </w:pPr>
      <w:r w:rsidRPr="00001F05">
        <w:rPr>
          <w:color w:val="000000" w:themeColor="text1"/>
          <w:lang w:val="sk-SK"/>
        </w:rPr>
        <w:t>[18]</w:t>
      </w:r>
      <w:r w:rsidRPr="00001F05">
        <w:rPr>
          <w:color w:val="000000" w:themeColor="text1"/>
          <w:lang w:val="sk-SK"/>
        </w:rPr>
        <w:tab/>
      </w:r>
      <w:r w:rsidRPr="00001F05">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01F05">
        <w:rPr>
          <w:color w:val="000000" w:themeColor="text1"/>
          <w:shd w:val="clear" w:color="auto" w:fill="FFFFFF"/>
          <w:lang w:val="sk-SK"/>
        </w:rPr>
        <w:t>imental and Clinical Cardiology</w:t>
      </w:r>
      <w:r w:rsidRPr="00001F05">
        <w:rPr>
          <w:color w:val="000000" w:themeColor="text1"/>
          <w:shd w:val="clear" w:color="auto" w:fill="FFFFFF"/>
          <w:lang w:val="sk-SK"/>
        </w:rPr>
        <w:t xml:space="preserve"> 2014</w:t>
      </w:r>
      <w:r w:rsidR="00486C0C" w:rsidRPr="00001F05">
        <w:rPr>
          <w:color w:val="000000" w:themeColor="text1"/>
          <w:shd w:val="clear" w:color="auto" w:fill="FFFFFF"/>
          <w:lang w:val="sk-SK"/>
        </w:rPr>
        <w:t>, 20 (1), 674-687</w:t>
      </w: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E61D8F">
      <w:pPr>
        <w:pStyle w:val="literatura"/>
        <w:rPr>
          <w:color w:val="000000" w:themeColor="text1"/>
          <w:lang w:val="sk-SK"/>
        </w:rPr>
      </w:pPr>
      <w:r w:rsidRPr="00001F05">
        <w:rPr>
          <w:color w:val="000000" w:themeColor="text1"/>
          <w:lang w:val="sk-SK"/>
        </w:rPr>
        <w:t xml:space="preserve">Zoznam skratiek </w:t>
      </w:r>
    </w:p>
    <w:p w:rsidR="00E61D8F" w:rsidRPr="00001F05" w:rsidRDefault="00E61D8F" w:rsidP="00E61D8F">
      <w:pPr>
        <w:pStyle w:val="literatura"/>
        <w:rPr>
          <w:color w:val="000000" w:themeColor="text1"/>
          <w:lang w:val="sk-SK"/>
        </w:rPr>
      </w:pPr>
      <w:r w:rsidRPr="00001F05">
        <w:rPr>
          <w:color w:val="000000" w:themeColor="text1"/>
          <w:lang w:val="sk-SK"/>
        </w:rPr>
        <w:t xml:space="preserve"> </w:t>
      </w:r>
    </w:p>
    <w:p w:rsidR="005302A8" w:rsidRPr="00001F05" w:rsidRDefault="00E61D8F" w:rsidP="00E61D8F">
      <w:pPr>
        <w:pStyle w:val="literatura"/>
        <w:rPr>
          <w:color w:val="000000" w:themeColor="text1"/>
          <w:lang w:val="sk-SK"/>
        </w:rPr>
      </w:pPr>
      <w:r w:rsidRPr="00001F05">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01F05" w:rsidRDefault="005302A8" w:rsidP="00E61D8F">
      <w:pPr>
        <w:pStyle w:val="literatura"/>
        <w:rPr>
          <w:color w:val="000000" w:themeColor="text1"/>
          <w:lang w:val="sk-SK"/>
        </w:rPr>
      </w:pPr>
    </w:p>
    <w:p w:rsidR="000B6DA4" w:rsidRPr="000B6DA4" w:rsidRDefault="005302A8" w:rsidP="000B6DA4">
      <w:pPr>
        <w:pStyle w:val="EndNoteBibliography"/>
        <w:ind w:left="720" w:hanging="720"/>
      </w:pPr>
      <w:r w:rsidRPr="00001F05">
        <w:rPr>
          <w:color w:val="000000" w:themeColor="text1"/>
          <w:lang w:val="sk-SK"/>
        </w:rPr>
        <w:fldChar w:fldCharType="begin"/>
      </w:r>
      <w:r w:rsidRPr="00001F05">
        <w:rPr>
          <w:color w:val="000000" w:themeColor="text1"/>
          <w:lang w:val="sk-SK"/>
        </w:rPr>
        <w:instrText xml:space="preserve"> ADDIN EN.REFLIST </w:instrText>
      </w:r>
      <w:r w:rsidRPr="00001F05">
        <w:rPr>
          <w:color w:val="000000" w:themeColor="text1"/>
          <w:lang w:val="sk-SK"/>
        </w:rPr>
        <w:fldChar w:fldCharType="separate"/>
      </w:r>
      <w:r w:rsidR="000B6DA4" w:rsidRPr="000B6DA4">
        <w:rPr>
          <w:b/>
        </w:rPr>
        <w:t>1.</w:t>
      </w:r>
      <w:r w:rsidR="000B6DA4" w:rsidRPr="000B6DA4">
        <w:tab/>
        <w:t>Organization. WH. Cardiovascular diseases (CVDs)</w:t>
      </w:r>
      <w:r w:rsidR="000B6DA4" w:rsidRPr="000B6DA4">
        <w:rPr>
          <w:i/>
        </w:rPr>
        <w:t>.</w:t>
      </w:r>
      <w:r w:rsidR="000B6DA4" w:rsidRPr="000B6DA4">
        <w:t xml:space="preserve"> Vol 2018: World Health Organization.; 2017.</w:t>
      </w:r>
    </w:p>
    <w:p w:rsidR="000B6DA4" w:rsidRPr="000B6DA4" w:rsidRDefault="000B6DA4" w:rsidP="000B6DA4">
      <w:pPr>
        <w:pStyle w:val="EndNoteBibliography"/>
        <w:ind w:left="720" w:hanging="720"/>
      </w:pPr>
      <w:r w:rsidRPr="000B6DA4">
        <w:rPr>
          <w:b/>
        </w:rPr>
        <w:t>2.</w:t>
      </w:r>
      <w:r w:rsidRPr="000B6DA4">
        <w:tab/>
        <w:t xml:space="preserve">Nyboer J. ELECTRICAL IMPEDANCE PLETHYSMOGRAPHY - A PHYSICAL AND PHYSIOLOGIC APPROACH TO PERIPHERAL VASCULAR STUDY. </w:t>
      </w:r>
      <w:r w:rsidRPr="000B6DA4">
        <w:rPr>
          <w:i/>
        </w:rPr>
        <w:t>Circulation.</w:t>
      </w:r>
      <w:r w:rsidRPr="000B6DA4">
        <w:t xml:space="preserve"> 1950;2:811-821.</w:t>
      </w:r>
    </w:p>
    <w:p w:rsidR="000B6DA4" w:rsidRPr="000B6DA4" w:rsidRDefault="000B6DA4" w:rsidP="000B6DA4">
      <w:pPr>
        <w:pStyle w:val="EndNoteBibliography"/>
        <w:ind w:left="720" w:hanging="720"/>
      </w:pPr>
      <w:r w:rsidRPr="000B6DA4">
        <w:rPr>
          <w:b/>
        </w:rPr>
        <w:t>3.</w:t>
      </w:r>
      <w:r w:rsidRPr="000B6DA4">
        <w:tab/>
        <w:t xml:space="preserve">Bernstein DP. Impedance cardiography: Pulsatile blood flow and the biophysical and electrodynamic basis for the stroke volume equations. </w:t>
      </w:r>
      <w:r w:rsidRPr="000B6DA4">
        <w:rPr>
          <w:i/>
        </w:rPr>
        <w:t>Journal of Electrical Bioimpedance.</w:t>
      </w:r>
      <w:r w:rsidRPr="000B6DA4">
        <w:t xml:space="preserve"> 2010;1.</w:t>
      </w:r>
    </w:p>
    <w:p w:rsidR="00E61D8F" w:rsidRPr="00001F05" w:rsidRDefault="005302A8" w:rsidP="00E61D8F">
      <w:pPr>
        <w:pStyle w:val="literatura"/>
        <w:rPr>
          <w:color w:val="000000" w:themeColor="text1"/>
          <w:lang w:val="sk-SK"/>
        </w:rPr>
      </w:pPr>
      <w:r w:rsidRPr="00001F05">
        <w:rPr>
          <w:color w:val="000000" w:themeColor="text1"/>
          <w:lang w:val="sk-SK"/>
        </w:rPr>
        <w:fldChar w:fldCharType="end"/>
      </w:r>
    </w:p>
    <w:sectPr w:rsidR="00E61D8F" w:rsidRPr="00001F05" w:rsidSect="00D42C09">
      <w:headerReference w:type="default" r:id="rId39"/>
      <w:footerReference w:type="default" r:id="rId40"/>
      <w:headerReference w:type="first" r:id="rId41"/>
      <w:footerReference w:type="first" r:id="rId4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3C21" w:rsidRDefault="00343C21">
      <w:r>
        <w:separator/>
      </w:r>
    </w:p>
  </w:endnote>
  <w:endnote w:type="continuationSeparator" w:id="0">
    <w:p w:rsidR="00343C21" w:rsidRDefault="00343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EC34BC" w:rsidRDefault="00EC34BC"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1C890C"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EC34BC" w:rsidRDefault="00EC34B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A6DAC3"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EC34BC" w:rsidRDefault="00EC34BC" w:rsidP="00E072E3">
        <w:pPr>
          <w:spacing w:before="360"/>
          <w:jc w:val="center"/>
        </w:pPr>
        <w:r>
          <w:fldChar w:fldCharType="begin"/>
        </w:r>
        <w:r>
          <w:instrText xml:space="preserve"> PAGE   \* MERGEFORMAT </w:instrText>
        </w:r>
        <w:r>
          <w:fldChar w:fldCharType="separate"/>
        </w:r>
        <w:r w:rsidR="00EA1BD7">
          <w:rPr>
            <w:noProof/>
          </w:rPr>
          <w:t>14</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F8CD8"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EC34BC" w:rsidRDefault="00EC34BC"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456C1B"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EC34BC" w:rsidRDefault="00EC34BC" w:rsidP="00652EF2">
        <w:pPr>
          <w:spacing w:before="360"/>
          <w:jc w:val="center"/>
        </w:pPr>
        <w:r>
          <w:fldChar w:fldCharType="begin"/>
        </w:r>
        <w:r>
          <w:instrText xml:space="preserve"> PAGE   \* MERGEFORMAT </w:instrText>
        </w:r>
        <w:r>
          <w:fldChar w:fldCharType="separate"/>
        </w:r>
        <w:r w:rsidR="00EA1BD7">
          <w:rPr>
            <w:noProof/>
          </w:rPr>
          <w:t>11</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1E1A98"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EC34BC" w:rsidRDefault="00EC34BC" w:rsidP="00E072E3">
        <w:pPr>
          <w:spacing w:before="360"/>
          <w:jc w:val="center"/>
        </w:pPr>
        <w:r>
          <w:fldChar w:fldCharType="begin"/>
        </w:r>
        <w:r>
          <w:instrText xml:space="preserve"> PAGE   \* MERGEFORMAT </w:instrText>
        </w:r>
        <w:r>
          <w:fldChar w:fldCharType="separate"/>
        </w:r>
        <w:r w:rsidR="00EA1BD7">
          <w:rPr>
            <w:noProof/>
          </w:rPr>
          <w:t>21</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3F8AA3"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EC34BC" w:rsidRDefault="00EC34BC" w:rsidP="00652EF2">
        <w:pPr>
          <w:spacing w:before="360"/>
          <w:jc w:val="center"/>
        </w:pPr>
        <w:r>
          <w:fldChar w:fldCharType="begin"/>
        </w:r>
        <w:r>
          <w:instrText xml:space="preserve"> PAGE   \* MERGEFORMAT </w:instrText>
        </w:r>
        <w:r>
          <w:fldChar w:fldCharType="separate"/>
        </w:r>
        <w:r w:rsidR="00EA1BD7">
          <w:rPr>
            <w:noProof/>
          </w:rPr>
          <w:t>16</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3AFCA"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EC34BC" w:rsidRDefault="00EC34B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04080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B6DA4">
          <w:rPr>
            <w:noProof/>
          </w:rPr>
          <w:t>27</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Default="00EC34B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C02D3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B6DA4">
      <w:rPr>
        <w:noProof/>
      </w:rPr>
      <w:t>2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3C21" w:rsidRDefault="00343C21">
      <w:r>
        <w:separator/>
      </w:r>
    </w:p>
  </w:footnote>
  <w:footnote w:type="continuationSeparator" w:id="0">
    <w:p w:rsidR="00343C21" w:rsidRDefault="00343C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E396B4"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EF82D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657107"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EDBF2E"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CD95C0"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FAAB9F"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6C668F"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Default="00EC34B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31CAB7"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EC34BC" w:rsidRDefault="00EC34B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4FCE"/>
    <w:rsid w:val="00027B0D"/>
    <w:rsid w:val="000442D9"/>
    <w:rsid w:val="00044C63"/>
    <w:rsid w:val="0005694A"/>
    <w:rsid w:val="00056A32"/>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3A5A"/>
    <w:rsid w:val="00105121"/>
    <w:rsid w:val="00111200"/>
    <w:rsid w:val="00111757"/>
    <w:rsid w:val="00116039"/>
    <w:rsid w:val="001164CD"/>
    <w:rsid w:val="00116CFD"/>
    <w:rsid w:val="00116D39"/>
    <w:rsid w:val="001263BE"/>
    <w:rsid w:val="001313BC"/>
    <w:rsid w:val="00144806"/>
    <w:rsid w:val="001459AB"/>
    <w:rsid w:val="001524FB"/>
    <w:rsid w:val="00152FE4"/>
    <w:rsid w:val="00153B70"/>
    <w:rsid w:val="00156A48"/>
    <w:rsid w:val="00160ADB"/>
    <w:rsid w:val="00163CDB"/>
    <w:rsid w:val="00167FD9"/>
    <w:rsid w:val="0017091F"/>
    <w:rsid w:val="00172507"/>
    <w:rsid w:val="00172935"/>
    <w:rsid w:val="0017358E"/>
    <w:rsid w:val="001824DE"/>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7157"/>
    <w:rsid w:val="002F785C"/>
    <w:rsid w:val="00302F44"/>
    <w:rsid w:val="00306082"/>
    <w:rsid w:val="0031785F"/>
    <w:rsid w:val="00321B66"/>
    <w:rsid w:val="00322B09"/>
    <w:rsid w:val="0033423E"/>
    <w:rsid w:val="00336719"/>
    <w:rsid w:val="00336E92"/>
    <w:rsid w:val="00343C21"/>
    <w:rsid w:val="00346CCA"/>
    <w:rsid w:val="00354665"/>
    <w:rsid w:val="0036037C"/>
    <w:rsid w:val="00363A9C"/>
    <w:rsid w:val="00364C54"/>
    <w:rsid w:val="003670FE"/>
    <w:rsid w:val="00367EC0"/>
    <w:rsid w:val="00377FE8"/>
    <w:rsid w:val="00381309"/>
    <w:rsid w:val="00384077"/>
    <w:rsid w:val="00384620"/>
    <w:rsid w:val="00384A4C"/>
    <w:rsid w:val="00384FF5"/>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543A"/>
    <w:rsid w:val="004A55C4"/>
    <w:rsid w:val="004B34A0"/>
    <w:rsid w:val="004D0EBE"/>
    <w:rsid w:val="004D798B"/>
    <w:rsid w:val="004E02C4"/>
    <w:rsid w:val="004E23CC"/>
    <w:rsid w:val="004F4637"/>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504BD"/>
    <w:rsid w:val="005522EB"/>
    <w:rsid w:val="00557C05"/>
    <w:rsid w:val="00560A58"/>
    <w:rsid w:val="005631F5"/>
    <w:rsid w:val="0056497D"/>
    <w:rsid w:val="00572F70"/>
    <w:rsid w:val="0057538C"/>
    <w:rsid w:val="005844F5"/>
    <w:rsid w:val="0059218A"/>
    <w:rsid w:val="00593DDE"/>
    <w:rsid w:val="005945E1"/>
    <w:rsid w:val="00596686"/>
    <w:rsid w:val="005A4E61"/>
    <w:rsid w:val="005A77B3"/>
    <w:rsid w:val="005B3F4D"/>
    <w:rsid w:val="005C29A9"/>
    <w:rsid w:val="005C2C65"/>
    <w:rsid w:val="005D035F"/>
    <w:rsid w:val="005E1B81"/>
    <w:rsid w:val="005E626D"/>
    <w:rsid w:val="005F12B0"/>
    <w:rsid w:val="00607A91"/>
    <w:rsid w:val="00607F9F"/>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D0723"/>
    <w:rsid w:val="006D45C2"/>
    <w:rsid w:val="006D5D98"/>
    <w:rsid w:val="006E2343"/>
    <w:rsid w:val="006E419B"/>
    <w:rsid w:val="006E520D"/>
    <w:rsid w:val="006F1D75"/>
    <w:rsid w:val="007054F9"/>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2A0E"/>
    <w:rsid w:val="007A39BA"/>
    <w:rsid w:val="007A44D2"/>
    <w:rsid w:val="007B359B"/>
    <w:rsid w:val="007B6607"/>
    <w:rsid w:val="007C0773"/>
    <w:rsid w:val="007C25E3"/>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37ACB"/>
    <w:rsid w:val="008569BE"/>
    <w:rsid w:val="0086695E"/>
    <w:rsid w:val="008678DE"/>
    <w:rsid w:val="00871AE1"/>
    <w:rsid w:val="00872B8B"/>
    <w:rsid w:val="00873E61"/>
    <w:rsid w:val="00874707"/>
    <w:rsid w:val="00875933"/>
    <w:rsid w:val="00876C0E"/>
    <w:rsid w:val="00877596"/>
    <w:rsid w:val="00881C9B"/>
    <w:rsid w:val="00881C9F"/>
    <w:rsid w:val="008836C1"/>
    <w:rsid w:val="008850EA"/>
    <w:rsid w:val="00887C98"/>
    <w:rsid w:val="00887EC3"/>
    <w:rsid w:val="00891034"/>
    <w:rsid w:val="00894D2F"/>
    <w:rsid w:val="00895213"/>
    <w:rsid w:val="008A0C5F"/>
    <w:rsid w:val="008A5461"/>
    <w:rsid w:val="008B0454"/>
    <w:rsid w:val="008B27D0"/>
    <w:rsid w:val="008B32F9"/>
    <w:rsid w:val="008C187E"/>
    <w:rsid w:val="008C68B6"/>
    <w:rsid w:val="008D5D26"/>
    <w:rsid w:val="008D64B3"/>
    <w:rsid w:val="008F4E36"/>
    <w:rsid w:val="0090393E"/>
    <w:rsid w:val="00903A70"/>
    <w:rsid w:val="00903D07"/>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23F2"/>
    <w:rsid w:val="009A338B"/>
    <w:rsid w:val="009B498A"/>
    <w:rsid w:val="009B6BA2"/>
    <w:rsid w:val="009B6C39"/>
    <w:rsid w:val="009B7E6F"/>
    <w:rsid w:val="009C22EE"/>
    <w:rsid w:val="009C3877"/>
    <w:rsid w:val="009C38A1"/>
    <w:rsid w:val="009D7CC7"/>
    <w:rsid w:val="009F125F"/>
    <w:rsid w:val="009F31F4"/>
    <w:rsid w:val="009F5F30"/>
    <w:rsid w:val="00A12002"/>
    <w:rsid w:val="00A14177"/>
    <w:rsid w:val="00A21430"/>
    <w:rsid w:val="00A23CD3"/>
    <w:rsid w:val="00A25936"/>
    <w:rsid w:val="00A25FF7"/>
    <w:rsid w:val="00A33723"/>
    <w:rsid w:val="00A34AF9"/>
    <w:rsid w:val="00A3768C"/>
    <w:rsid w:val="00A44862"/>
    <w:rsid w:val="00A53D9F"/>
    <w:rsid w:val="00A60987"/>
    <w:rsid w:val="00A615B1"/>
    <w:rsid w:val="00A6607B"/>
    <w:rsid w:val="00A71450"/>
    <w:rsid w:val="00A75327"/>
    <w:rsid w:val="00A77948"/>
    <w:rsid w:val="00A840B9"/>
    <w:rsid w:val="00A844C7"/>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FCE"/>
    <w:rsid w:val="00B32EC0"/>
    <w:rsid w:val="00B34130"/>
    <w:rsid w:val="00B405AF"/>
    <w:rsid w:val="00B47FCC"/>
    <w:rsid w:val="00B57135"/>
    <w:rsid w:val="00B57AC3"/>
    <w:rsid w:val="00B606B8"/>
    <w:rsid w:val="00B60EB9"/>
    <w:rsid w:val="00B70C20"/>
    <w:rsid w:val="00B81142"/>
    <w:rsid w:val="00B8196F"/>
    <w:rsid w:val="00B90569"/>
    <w:rsid w:val="00B90F58"/>
    <w:rsid w:val="00BB2050"/>
    <w:rsid w:val="00BB4A05"/>
    <w:rsid w:val="00BB6343"/>
    <w:rsid w:val="00BC3BB0"/>
    <w:rsid w:val="00BC5442"/>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30799"/>
    <w:rsid w:val="00C32BA6"/>
    <w:rsid w:val="00C33C62"/>
    <w:rsid w:val="00C346AE"/>
    <w:rsid w:val="00C37987"/>
    <w:rsid w:val="00C41722"/>
    <w:rsid w:val="00C570DD"/>
    <w:rsid w:val="00C573AF"/>
    <w:rsid w:val="00C60CAE"/>
    <w:rsid w:val="00C70A47"/>
    <w:rsid w:val="00C70FFB"/>
    <w:rsid w:val="00C71AFA"/>
    <w:rsid w:val="00C7254C"/>
    <w:rsid w:val="00C75958"/>
    <w:rsid w:val="00C83BA7"/>
    <w:rsid w:val="00C85512"/>
    <w:rsid w:val="00C870F9"/>
    <w:rsid w:val="00C927A8"/>
    <w:rsid w:val="00C93C82"/>
    <w:rsid w:val="00CA317C"/>
    <w:rsid w:val="00CA5E07"/>
    <w:rsid w:val="00CA71D3"/>
    <w:rsid w:val="00CB48C4"/>
    <w:rsid w:val="00CC1454"/>
    <w:rsid w:val="00CC26D1"/>
    <w:rsid w:val="00CC48FF"/>
    <w:rsid w:val="00CD5196"/>
    <w:rsid w:val="00CD5FEA"/>
    <w:rsid w:val="00CE3EE1"/>
    <w:rsid w:val="00CE4A39"/>
    <w:rsid w:val="00CE5015"/>
    <w:rsid w:val="00CF201E"/>
    <w:rsid w:val="00CF3E43"/>
    <w:rsid w:val="00CF7FA2"/>
    <w:rsid w:val="00D0264F"/>
    <w:rsid w:val="00D07885"/>
    <w:rsid w:val="00D1129B"/>
    <w:rsid w:val="00D12430"/>
    <w:rsid w:val="00D20C0B"/>
    <w:rsid w:val="00D2354E"/>
    <w:rsid w:val="00D30AE5"/>
    <w:rsid w:val="00D3653A"/>
    <w:rsid w:val="00D40F3B"/>
    <w:rsid w:val="00D42C09"/>
    <w:rsid w:val="00D61AB7"/>
    <w:rsid w:val="00D70407"/>
    <w:rsid w:val="00D72810"/>
    <w:rsid w:val="00D76A7F"/>
    <w:rsid w:val="00D9259F"/>
    <w:rsid w:val="00D925C0"/>
    <w:rsid w:val="00D93D33"/>
    <w:rsid w:val="00DB2000"/>
    <w:rsid w:val="00DC1B3D"/>
    <w:rsid w:val="00DD0E53"/>
    <w:rsid w:val="00DD32B9"/>
    <w:rsid w:val="00DD49C2"/>
    <w:rsid w:val="00DD79BD"/>
    <w:rsid w:val="00DE2811"/>
    <w:rsid w:val="00DF3584"/>
    <w:rsid w:val="00DF3A2D"/>
    <w:rsid w:val="00E0116B"/>
    <w:rsid w:val="00E072E3"/>
    <w:rsid w:val="00E07B10"/>
    <w:rsid w:val="00E2589F"/>
    <w:rsid w:val="00E341E2"/>
    <w:rsid w:val="00E36E17"/>
    <w:rsid w:val="00E548A2"/>
    <w:rsid w:val="00E551AE"/>
    <w:rsid w:val="00E61D8F"/>
    <w:rsid w:val="00E7728A"/>
    <w:rsid w:val="00E839BE"/>
    <w:rsid w:val="00E91F50"/>
    <w:rsid w:val="00EA13FB"/>
    <w:rsid w:val="00EA1BD7"/>
    <w:rsid w:val="00EA439A"/>
    <w:rsid w:val="00EA49E7"/>
    <w:rsid w:val="00EB0470"/>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6063D"/>
    <w:rsid w:val="00F65A73"/>
    <w:rsid w:val="00F747D7"/>
    <w:rsid w:val="00F77445"/>
    <w:rsid w:val="00F908D6"/>
    <w:rsid w:val="00F911AF"/>
    <w:rsid w:val="00FA560D"/>
    <w:rsid w:val="00FB339A"/>
    <w:rsid w:val="00FC0A47"/>
    <w:rsid w:val="00FC5243"/>
    <w:rsid w:val="00FC7CC7"/>
    <w:rsid w:val="00FE040A"/>
    <w:rsid w:val="00FE42D4"/>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2509FB"/>
    <w:pPr>
      <w:overflowPunct w:val="0"/>
      <w:autoSpaceDE w:val="0"/>
      <w:autoSpaceDN w:val="0"/>
      <w:adjustRightInd w:val="0"/>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spacing w:line="360" w:lineRule="auto"/>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spacing w:line="360" w:lineRule="auto"/>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eader" Target="header5.xml"/><Relationship Id="rId39" Type="http://schemas.openxmlformats.org/officeDocument/2006/relationships/header" Target="header7.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chart" Target="charts/chart2.xml"/><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emf"/><Relationship Id="rId33" Type="http://schemas.openxmlformats.org/officeDocument/2006/relationships/image" Target="media/image12.png"/><Relationship Id="rId38" Type="http://schemas.openxmlformats.org/officeDocument/2006/relationships/hyperlink" Target="http://circ.ahajournals.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797861792"/>
        <c:axId val="-1797860704"/>
      </c:barChart>
      <c:catAx>
        <c:axId val="-1797861792"/>
        <c:scaling>
          <c:orientation val="minMax"/>
        </c:scaling>
        <c:delete val="0"/>
        <c:axPos val="b"/>
        <c:numFmt formatCode="General" sourceLinked="1"/>
        <c:majorTickMark val="out"/>
        <c:minorTickMark val="none"/>
        <c:tickLblPos val="nextTo"/>
        <c:crossAx val="-1797860704"/>
        <c:crosses val="autoZero"/>
        <c:auto val="1"/>
        <c:lblAlgn val="ctr"/>
        <c:lblOffset val="100"/>
        <c:noMultiLvlLbl val="0"/>
      </c:catAx>
      <c:valAx>
        <c:axId val="-1797860704"/>
        <c:scaling>
          <c:orientation val="minMax"/>
        </c:scaling>
        <c:delete val="0"/>
        <c:axPos val="l"/>
        <c:majorGridlines/>
        <c:numFmt formatCode="General" sourceLinked="1"/>
        <c:majorTickMark val="out"/>
        <c:minorTickMark val="none"/>
        <c:tickLblPos val="nextTo"/>
        <c:crossAx val="-179786179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790000144"/>
        <c:axId val="-1790000688"/>
      </c:barChart>
      <c:catAx>
        <c:axId val="-1790000144"/>
        <c:scaling>
          <c:orientation val="minMax"/>
        </c:scaling>
        <c:delete val="0"/>
        <c:axPos val="b"/>
        <c:numFmt formatCode="General" sourceLinked="1"/>
        <c:majorTickMark val="out"/>
        <c:minorTickMark val="none"/>
        <c:tickLblPos val="nextTo"/>
        <c:crossAx val="-1790000688"/>
        <c:crosses val="autoZero"/>
        <c:auto val="1"/>
        <c:lblAlgn val="ctr"/>
        <c:lblOffset val="100"/>
        <c:noMultiLvlLbl val="0"/>
      </c:catAx>
      <c:valAx>
        <c:axId val="-1790000688"/>
        <c:scaling>
          <c:orientation val="minMax"/>
        </c:scaling>
        <c:delete val="0"/>
        <c:axPos val="l"/>
        <c:majorGridlines/>
        <c:numFmt formatCode="General" sourceLinked="1"/>
        <c:majorTickMark val="out"/>
        <c:minorTickMark val="none"/>
        <c:tickLblPos val="nextTo"/>
        <c:crossAx val="-179000014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4B1242-D41E-4F87-85D3-DF1BEE0D2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28</Pages>
  <Words>10819</Words>
  <Characters>63834</Characters>
  <Application>Microsoft Office Word</Application>
  <DocSecurity>0</DocSecurity>
  <Lines>531</Lines>
  <Paragraphs>149</Paragraphs>
  <ScaleCrop>false</ScaleCrop>
  <HeadingPairs>
    <vt:vector size="6" baseType="variant">
      <vt:variant>
        <vt:lpstr>Názov</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VUT</Company>
  <LinksUpToDate>false</LinksUpToDate>
  <CharactersWithSpaces>74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cp:revision>
  <cp:lastPrinted>2014-04-25T12:27:00Z</cp:lastPrinted>
  <dcterms:created xsi:type="dcterms:W3CDTF">2018-03-03T12:49:00Z</dcterms:created>
  <dcterms:modified xsi:type="dcterms:W3CDTF">2018-03-04T15:28:00Z</dcterms:modified>
</cp:coreProperties>
</file>